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3"/>
        <w:tblpPr w:leftFromText="187" w:rightFromText="187" w:vertAnchor="text" w:horzAnchor="page" w:tblpXSpec="center" w:tblpY="1"/>
        <w:tblOverlap w:val="never"/>
        <w:tblW w:w="10701" w:type="dxa"/>
        <w:tblCellMar>
          <w:top w:w="72" w:type="dxa"/>
          <w:left w:w="72" w:type="dxa"/>
          <w:bottom w:w="72" w:type="dxa"/>
          <w:right w:w="72" w:type="dxa"/>
        </w:tblCellMar>
        <w:tblLook w:val="04A0" w:firstRow="1" w:lastRow="0" w:firstColumn="1" w:lastColumn="0" w:noHBand="0" w:noVBand="1"/>
      </w:tblPr>
      <w:tblGrid>
        <w:gridCol w:w="2785"/>
        <w:gridCol w:w="3780"/>
        <w:gridCol w:w="4136"/>
      </w:tblGrid>
      <w:tr w:rsidR="00C76797" w:rsidRPr="0043265E" w:rsidTr="00C76797">
        <w:tc>
          <w:tcPr>
            <w:tcW w:w="2785" w:type="dxa"/>
            <w:tcBorders>
              <w:top w:val="single" w:sz="4" w:space="0" w:color="auto"/>
              <w:left w:val="single" w:sz="4" w:space="0" w:color="auto"/>
              <w:bottom w:val="single" w:sz="4" w:space="0" w:color="auto"/>
              <w:right w:val="single" w:sz="4" w:space="0" w:color="auto"/>
            </w:tcBorders>
            <w:vAlign w:val="center"/>
            <w:hideMark/>
          </w:tcPr>
          <w:p w:rsidR="00C76797" w:rsidRPr="0043265E" w:rsidRDefault="00C76797" w:rsidP="00C76797">
            <w:pPr>
              <w:rPr>
                <w:rFonts w:ascii="Times New Roman" w:hAnsi="Times New Roman"/>
                <w:b/>
                <w:sz w:val="24"/>
                <w:szCs w:val="24"/>
              </w:rPr>
            </w:pPr>
            <w:r w:rsidRPr="0043265E">
              <w:rPr>
                <w:rFonts w:ascii="Times New Roman" w:hAnsi="Times New Roman"/>
                <w:b/>
                <w:sz w:val="24"/>
                <w:szCs w:val="24"/>
              </w:rPr>
              <w:t>Species</w:t>
            </w:r>
          </w:p>
        </w:tc>
        <w:tc>
          <w:tcPr>
            <w:tcW w:w="3780" w:type="dxa"/>
            <w:tcBorders>
              <w:top w:val="single" w:sz="4" w:space="0" w:color="auto"/>
              <w:left w:val="single" w:sz="4" w:space="0" w:color="auto"/>
              <w:bottom w:val="single" w:sz="4" w:space="0" w:color="auto"/>
              <w:right w:val="single" w:sz="4" w:space="0" w:color="auto"/>
            </w:tcBorders>
            <w:vAlign w:val="center"/>
            <w:hideMark/>
          </w:tcPr>
          <w:p w:rsidR="00C76797" w:rsidRPr="0043265E" w:rsidRDefault="00C76797" w:rsidP="00C76797">
            <w:pPr>
              <w:rPr>
                <w:rFonts w:ascii="Times New Roman" w:hAnsi="Times New Roman"/>
                <w:b/>
                <w:sz w:val="24"/>
                <w:szCs w:val="24"/>
              </w:rPr>
            </w:pPr>
            <w:r w:rsidRPr="0043265E">
              <w:rPr>
                <w:rFonts w:ascii="Times New Roman" w:hAnsi="Times New Roman"/>
                <w:b/>
                <w:sz w:val="24"/>
                <w:szCs w:val="24"/>
              </w:rPr>
              <w:t>Finding</w:t>
            </w:r>
          </w:p>
        </w:tc>
        <w:tc>
          <w:tcPr>
            <w:tcW w:w="4136" w:type="dxa"/>
            <w:tcBorders>
              <w:top w:val="single" w:sz="4" w:space="0" w:color="auto"/>
              <w:left w:val="single" w:sz="4" w:space="0" w:color="auto"/>
              <w:bottom w:val="single" w:sz="4" w:space="0" w:color="auto"/>
              <w:right w:val="single" w:sz="4" w:space="0" w:color="auto"/>
            </w:tcBorders>
            <w:vAlign w:val="center"/>
            <w:hideMark/>
          </w:tcPr>
          <w:p w:rsidR="00C76797" w:rsidRPr="0043265E" w:rsidRDefault="00C76797" w:rsidP="00C76797">
            <w:pPr>
              <w:rPr>
                <w:rFonts w:ascii="Times New Roman" w:hAnsi="Times New Roman"/>
                <w:b/>
                <w:sz w:val="24"/>
                <w:szCs w:val="24"/>
              </w:rPr>
            </w:pPr>
            <w:r w:rsidRPr="0043265E">
              <w:rPr>
                <w:rFonts w:ascii="Times New Roman" w:hAnsi="Times New Roman"/>
                <w:b/>
                <w:sz w:val="24"/>
                <w:szCs w:val="24"/>
              </w:rPr>
              <w:t>Authors, Year</w:t>
            </w:r>
          </w:p>
        </w:tc>
      </w:tr>
      <w:tr w:rsidR="00C76797" w:rsidRPr="0043265E" w:rsidTr="00C76797">
        <w:trPr>
          <w:trHeight w:val="278"/>
        </w:trPr>
        <w:tc>
          <w:tcPr>
            <w:tcW w:w="2785" w:type="dxa"/>
            <w:vMerge w:val="restart"/>
            <w:tcBorders>
              <w:top w:val="single" w:sz="4" w:space="0" w:color="auto"/>
              <w:left w:val="single" w:sz="4" w:space="0" w:color="auto"/>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Alanine</w:t>
            </w:r>
          </w:p>
        </w:tc>
        <w:tc>
          <w:tcPr>
            <w:tcW w:w="3780" w:type="dxa"/>
            <w:tcBorders>
              <w:top w:val="single" w:sz="4" w:space="0" w:color="auto"/>
              <w:left w:val="nil"/>
              <w:bottom w:val="single" w:sz="4" w:space="0" w:color="auto"/>
              <w:right w:val="nil"/>
            </w:tcBorders>
          </w:tcPr>
          <w:p w:rsidR="00C76797" w:rsidRPr="0043265E" w:rsidRDefault="00C76797" w:rsidP="00C76797">
            <w:pPr>
              <w:rPr>
                <w:rFonts w:ascii="Times New Roman" w:hAnsi="Times New Roman"/>
                <w:sz w:val="24"/>
                <w:szCs w:val="24"/>
              </w:rPr>
            </w:pPr>
            <w:proofErr w:type="spellStart"/>
            <w:r>
              <w:rPr>
                <w:rFonts w:ascii="Times New Roman" w:hAnsi="Times New Roman"/>
                <w:sz w:val="24"/>
                <w:szCs w:val="24"/>
              </w:rPr>
              <w:t>Inc</w:t>
            </w:r>
            <w:proofErr w:type="spellEnd"/>
            <w:r>
              <w:rPr>
                <w:rFonts w:ascii="Times New Roman" w:hAnsi="Times New Roman"/>
                <w:sz w:val="24"/>
                <w:szCs w:val="24"/>
              </w:rPr>
              <w:t xml:space="preserve"> in obese adults</w:t>
            </w:r>
          </w:p>
        </w:tc>
        <w:tc>
          <w:tcPr>
            <w:tcW w:w="4136" w:type="dxa"/>
            <w:tcBorders>
              <w:top w:val="single" w:sz="4" w:space="0" w:color="auto"/>
              <w:left w:val="nil"/>
              <w:bottom w:val="single" w:sz="4" w:space="0" w:color="auto"/>
              <w:right w:val="single" w:sz="4" w:space="0" w:color="auto"/>
            </w:tcBorders>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cq6c7gsin","properties":{"formattedCitation":"(Newgard et al., 2009)","plainCitation":"(Newgard et al., 2009)"},"citationItems":[{"id":1073,"uris":["http://zotero.org/users/local/uX3qe6Q2/items/3IM628ZI"],"uri":["http://zotero.org/users/local/uX3qe6Q2/items/3IM628ZI"],"itemData":{"id":1073,"type":"article-journal","title":"A branched-chain amino acid-related metabolic signature that differentiates obese and lean humans and contributes to insulin resistance","container-title":"Cell Metabolism","page":"311-326","volume":"9","issue":"4","source":"PubMed","abstract":"Metabolomic profiling of obese versus lean humans reveals a branched-chain amino acid (BCAA)-related metabolite signature that is suggestive of increased catabolism of BCAA and correlated with insulin resistance. To test its impact on metabolic homeostasis, we fed rats on high-fat (HF), HF with supplemented BCAA (HF/BCAA), or standard chow (SC) diets. Despite having reduced food intake and a low rate of weight gain equivalent to the SC group, HF/BCAA rats were as insulin resistant as HF rats. Pair-feeding of HF diet to match the HF/BCAA animals or BCAA addition to SC diet did not cause insulin resistance. Insulin resistance induced by HF/BCAA feeding was accompanied by chronic phosphorylation of mTOR, JNK, and IRS1Ser307 and by accumulation of multiple acylcarnitines in muscle, and it was reversed by the mTOR inhibitor, rapamycin. Our findings show that in the context of a dietary pattern that includes high fat consumption, BCAA contributes to development of obesity-associated insulin resistance.","DOI":"10.1016/j.cmet.2009.02.002","ISSN":"1932-7420","note":"PMID: 19356713\nPMCID: PMC3640280","journalAbbreviation":"Cell Metab.","language":"eng","author":[{"family":"Newgard","given":"Christopher B."},{"family":"An","given":"Jie"},{"family":"Bain","given":"James R."},{"family":"Muehlbauer","given":"Michael J."},{"family":"Stevens","given":"Robert D."},{"family":"Lien","given":"Lillian F."},{"family":"Haqq","given":"Andrea M."},{"family":"Shah","given":"Svati H."},{"family":"Arlotto","given":"Michelle"},{"family":"Slentz","given":"Cris A."},{"family":"Rochon","given":"James"},{"family":"Gallup","given":"Dianne"},{"family":"Ilkayeva","given":"Olga"},{"family":"Wenner","given":"Brett R."},{"family":"Yancy","given":"William S."},{"family":"Eisenson","given":"Howard"},{"family":"Musante","given":"Gerald"},{"family":"Surwit","given":"Richard S."},{"family":"Millington","given":"David S."},{"family":"Butler","given":"Mark D."},{"family":"Svetkey","given":"Laura P."}],"issued":{"date-parts":[["2009",4]]},"PMID":"19356713","PMCID":"PMC3640280"}}],"schema":"https://github.com/citation-style-language/schema/raw/master/csl-citation.json"} </w:instrText>
            </w:r>
            <w:r>
              <w:rPr>
                <w:rFonts w:ascii="Times New Roman" w:hAnsi="Times New Roman"/>
                <w:sz w:val="24"/>
                <w:szCs w:val="24"/>
              </w:rPr>
              <w:fldChar w:fldCharType="separate"/>
            </w:r>
            <w:r w:rsidRPr="0043265E">
              <w:rPr>
                <w:rFonts w:ascii="Times New Roman" w:hAnsi="Times New Roman"/>
                <w:sz w:val="24"/>
              </w:rPr>
              <w:t>(</w:t>
            </w:r>
            <w:proofErr w:type="spellStart"/>
            <w:r w:rsidRPr="0043265E">
              <w:rPr>
                <w:rFonts w:ascii="Times New Roman" w:hAnsi="Times New Roman"/>
                <w:sz w:val="24"/>
              </w:rPr>
              <w:t>Newgard</w:t>
            </w:r>
            <w:proofErr w:type="spellEnd"/>
            <w:r w:rsidRPr="0043265E">
              <w:rPr>
                <w:rFonts w:ascii="Times New Roman" w:hAnsi="Times New Roman"/>
                <w:sz w:val="24"/>
              </w:rPr>
              <w:t xml:space="preserve"> et al., 2009)</w:t>
            </w:r>
            <w:r>
              <w:rPr>
                <w:rFonts w:ascii="Times New Roman" w:hAnsi="Times New Roman"/>
                <w:sz w:val="24"/>
                <w:szCs w:val="24"/>
              </w:rPr>
              <w:fldChar w:fldCharType="end"/>
            </w:r>
          </w:p>
        </w:tc>
      </w:tr>
      <w:tr w:rsidR="00C76797" w:rsidRPr="0043265E" w:rsidTr="00C76797">
        <w:trPr>
          <w:trHeight w:val="277"/>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Inc. in </w:t>
            </w:r>
            <w:r>
              <w:rPr>
                <w:rFonts w:ascii="Times New Roman" w:hAnsi="Times New Roman"/>
                <w:sz w:val="24"/>
                <w:szCs w:val="24"/>
              </w:rPr>
              <w:t>T2D</w:t>
            </w:r>
            <w:r w:rsidRPr="0043265E">
              <w:rPr>
                <w:rFonts w:ascii="Times New Roman" w:hAnsi="Times New Roman"/>
                <w:sz w:val="24"/>
                <w:szCs w:val="24"/>
              </w:rPr>
              <w:t xml:space="preserve"> adults</w:t>
            </w:r>
          </w:p>
          <w:p w:rsidR="00C76797" w:rsidRPr="0043265E" w:rsidRDefault="00C76797" w:rsidP="00C76797">
            <w:pPr>
              <w:rPr>
                <w:rFonts w:ascii="Times New Roman" w:hAnsi="Times New Roman"/>
                <w:sz w:val="24"/>
                <w:szCs w:val="24"/>
              </w:rPr>
            </w:pPr>
          </w:p>
        </w:tc>
        <w:tc>
          <w:tcPr>
            <w:tcW w:w="4136" w:type="dxa"/>
            <w:tcBorders>
              <w:top w:val="single" w:sz="4" w:space="0" w:color="auto"/>
              <w:left w:val="nil"/>
              <w:bottom w:val="single" w:sz="4" w:space="0" w:color="auto"/>
              <w:right w:val="single" w:sz="4" w:space="0" w:color="auto"/>
            </w:tcBorders>
            <w:hideMark/>
          </w:tcPr>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287io1e68t","properties":{"formattedCitation":"(Wang-Sattler et al., 2012)","plainCitation":"(Wang-Sattler et al., 2012)"},"citationItems":[{"id":2869,"uris":["http://zotero.org/users/local/uX3qe6Q2/items/HXMBKP3H"],"uri":["http://zotero.org/users/local/uX3qe6Q2/items/HXMBKP3H"],"itemData":{"id":2869,"type":"article-journal","title":"Novel biomarkers for pre-diabetes identified by metabolomics","container-title":"Molecular Systems Biology","page":"615","volume":"8","source":"PubMed Central","abstract":"A targeted metabolomics approach was used to identify candidate biomarkers of pre-diabetes. The relevance of the identified metabolites is further corroborated with a protein-metabolite interaction network and gene expression data., \n          \n            \n          \n        , \n          \n            \n              Three metabolites (glycine, lysophosphatidylcholine (LPC) (18:2) and acetylcarnitine C2) were found with significantly altered levels in pre-diabetic individuals compared with normal controls.\n            \n            \n              Lower levels of glycine and LPC (18:2) were found to predict risks for pre-diabetes and type 2 diabetes (T2D).\n            \n            \n              Seven T2D-related genes (PPARG, TCF7L2, HNF1A, GCK, IGF1, IRS1 and IDE) are functionally associated with the three identified metabolites.\n            \n            \n              The unique combination of methodologies, including prospective population-based and nested case–control, as well as cross-sectional studies, was essential for the identification of the reported biomarkers.\n            \n          \n        , Type 2 diabetes (T2D) can be prevented in pre-diabetic individuals with impaired glucose tolerance (IGT). Here, we have used a metabolomics approach to identify candidate biomarkers of pre-diabetes. We quantified 140 metabolites for 4297 fasting serum samples in the population-based Cooperative Health Research in the Region of Augsburg (KORA) cohort. Our study revealed significant metabolic variation in pre-diabetic individuals that are distinct from known diabetes risk indicators, such as glycosylated hemoglobin levels, fasting glucose and insulin. We identified three metabolites (glycine, lysophosphatidylcholine (LPC) (18:2) and acetylcarnitine) that had significantly altered levels in IGT individuals as compared to those with normal glucose tolerance, with P-values ranging from 2.4 × 10−4 to 2.1 × 10−13. Lower levels of glycine and LPC were found to be predictors not only for IGT but also for T2D, and were independently confirmed in the European Prospective Investigation into Cancer and Nutrition (EPIC)-Potsdam cohort. Using metabolite–protein network analysis, we identified seven T2D-related genes that are associated with these three IGT-specific metabolites by multiple interactions with four enzymes. The expression levels of these enzymes correlate with changes in the metabolite concentrations linked to diabetes. Our results may help developing novel strategies to prevent T2D.","DOI":"10.1038/msb.2012.43","ISSN":"1744-4292","note":"PMID: 23010998\nPMCID: PMC3472689","journalAbbreviation":"Mol Syst Biol","author":[{"family":"Wang-Sattler","given":"Rui"},{"family":"Yu","given":"Zhonghao"},{"family":"Herder","given":"Christian"},{"family":"Messias","given":"Ana C"},{"family":"Floegel","given":"Anna"},{"family":"He","given":"Ying"},{"family":"Heim","given":"Katharina"},{"family":"Campillos","given":"Monica"},{"family":"Holzapfel","given":"Christina"},{"family":"Thorand","given":"Barbara"},{"family":"Grallert","given":"Harald"},{"family":"Xu","given":"Tao"},{"family":"Bader","given":"Erik"},{"family":"Huth","given":"Cornelia"},{"family":"Mittelstrass","given":"Kirstin"},{"family":"Döring","given":"Angela"},{"family":"Meisinger","given":"Christa"},{"family":"Gieger","given":"Christian"},{"family":"Prehn","given":"Cornelia"},{"family":"Roemisch-Margl","given":"Werner"},{"family":"Carstensen","given":"Maren"},{"family":"Xie","given":"Lu"},{"family":"Yamanaka-Okumura","given":"Hisami"},{"family":"Xing","given":"Guihong"},{"family":"Ceglarek","given":"Uta"},{"family":"Thiery","given":"Joachim"},{"family":"Giani","given":"Guido"},{"family":"Lickert","given":"Heiko"},{"family":"Lin","given":"Xu"},{"family":"Li","given":"Yixue"},{"family":"Boeing","given":"Heiner"},{"family":"Joost","given":"Hans-Georg"},{"family":"Angelis","given":"Martin Hrabé","non-dropping-particle":"de"},{"family":"Rathmann","given":"Wolfgang"},{"family":"Suhre","given":"Karsten"},{"family":"Prokisch","given":"Holger"},{"family":"Peters","given":"Annette"},{"family":"Meitinger","given":"Thomas"},{"family":"Roden","given":"Michael"},{"family":"Wichmann","given":"H-Erich"},{"family":"Pischon","given":"Tobias"},{"family":"Adamski","given":"Jerzy"},{"family":"Illig","given":"Thomas"}],"issued":{"date-parts":[["2012",9,25]]},"PMID":"23010998","PMCID":"PMC3472689"}}],"schema":"https://github.com/citation-style-language/schema/raw/master/csl-citation.json"} </w:instrText>
            </w:r>
            <w:r>
              <w:rPr>
                <w:rFonts w:ascii="Times New Roman" w:hAnsi="Times New Roman"/>
                <w:sz w:val="24"/>
                <w:szCs w:val="24"/>
              </w:rPr>
              <w:fldChar w:fldCharType="separate"/>
            </w:r>
            <w:r w:rsidRPr="0043265E">
              <w:rPr>
                <w:rFonts w:ascii="Times New Roman" w:hAnsi="Times New Roman"/>
                <w:sz w:val="24"/>
              </w:rPr>
              <w:t>(Wang-Sattler et al., 2012)</w:t>
            </w:r>
            <w:r>
              <w:rPr>
                <w:rFonts w:ascii="Times New Roman" w:hAnsi="Times New Roman"/>
                <w:sz w:val="24"/>
                <w:szCs w:val="24"/>
              </w:rPr>
              <w:fldChar w:fldCharType="end"/>
            </w:r>
          </w:p>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2ium1fl4p8","properties":{"formattedCitation":"(Xu et al., 2013)","plainCitation":"(Xu et al., 2013)"},"citationItems":[{"id":1078,"uris":["http://zotero.org/users/local/uX3qe6Q2/items/8MFG5UFE"],"uri":["http://zotero.org/users/local/uX3qe6Q2/items/8MFG5UFE"],"itemData":{"id":1078,"type":"article-journal","title":"Metabolic signature shift in type 2 diabetes mellitus revealed by mass spectrometry-based metabolomics","container-title":"The Journal of Clinical Endocrinology and Metabolism","page":"E1060-1065","volume":"98","issue":"6","source":"PubMed","abstract":"OBJECTIVE: Metabolic profiling of small molecules offers a snapshot of physiological processes. To identify metabolic signatures associated with type 2 diabetes and impaired fasting glucose (IFG) beyond differences in glucose, we used mass spectrometry-based metabolic profiling.\nRESEARCH DESIGN AND METHODS: Individuals attending an institutional health screen were enrolled. IFG (n = 24) was defined as fasting glucose (FG) of 6.1 to 6.9 mmol/L and 2-hour post glucose load &lt;11.1 mmol/L or glycosylated hemoglobin &lt;6.5%, type 2 diabetes (n = 27), FG ≥7.0 mmol/L, or 2-hour post glucose load ≥11.1 mmol/L, or glycosylated hemoglobin ≥6.5%, and healthy controls (n = 60), FG &lt;6.1 mmol/L. Fasting serum metabolomes were profiled and compared using gas chromatography/mass spectrometry and liquid chromatography/mass spectrometry.\nRESULTS: Compared to healthy controls, those with IFG and type 2 diabetes had significantly raised fructose, α-hydroxybutyrate, alanine, proline, phenylalanine, glutamine, branched-chain amino acids (leucine, isoleucine, and valine), low carbon number lipids (myristic, palmitic, and stearic acid), and significantly reduced pyroglutamic acid, glycerophospohlipids, and sphingomyelins, even after adjusting for age, gender, and body mass index.\nCONCLUSIONS: Using 2 highly sensitive metabolomic techniques, we report distinct serum profile change of a wide range of metabolites from healthy persons to type 2 diabetes mellitus. Apart from glucose, IFG and diabetes mellitus are characterized by abnormalities in amino acid, fatty acids, glycerophospholipids, and sphingomyelin metabolism. These early broad-spectrum metabolic changes emphasize the complex abnormalities present in a disease defined mainly by elevated blood glucose levels.","DOI":"10.1210/jc.2012-4132","ISSN":"1945-7197","note":"PMID: 23633210","journalAbbreviation":"J. Clin. Endocrinol. Metab.","language":"eng","author":[{"family":"Xu","given":"Fengguo"},{"family":"Tavintharan","given":"Subramaniam"},{"family":"Sum","given":"Chee Fang"},{"family":"Woon","given":"Kaing"},{"family":"Lim","given":"Su Chi"},{"family":"Ong","given":"Choon Nam"}],"issued":{"date-parts":[["2013",6]]},"PMID":"23633210"}}],"schema":"https://github.com/citation-style-language/schema/raw/master/csl-citation.json"} </w:instrText>
            </w:r>
            <w:r>
              <w:rPr>
                <w:rFonts w:ascii="Times New Roman" w:hAnsi="Times New Roman"/>
                <w:sz w:val="24"/>
                <w:szCs w:val="24"/>
              </w:rPr>
              <w:fldChar w:fldCharType="separate"/>
            </w:r>
            <w:r w:rsidRPr="0043265E">
              <w:rPr>
                <w:rFonts w:ascii="Times New Roman" w:hAnsi="Times New Roman"/>
                <w:sz w:val="24"/>
              </w:rPr>
              <w:t>(Xu et al., 2013)</w:t>
            </w:r>
            <w:r>
              <w:rPr>
                <w:rFonts w:ascii="Times New Roman" w:hAnsi="Times New Roman"/>
                <w:sz w:val="24"/>
                <w:szCs w:val="24"/>
              </w:rPr>
              <w:fldChar w:fldCharType="end"/>
            </w:r>
          </w:p>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gmbb1m969","properties":{"formattedCitation":"{\\rtf (Villarreal-P\\uc0\\u233{}rez et al., 2014)}","plainCitation":"(Villarreal-Pérez et al., 2014)"},"citationItems":[{"id":2866,"uris":["http://zotero.org/users/local/uX3qe6Q2/items/DFB58X5Z"],"uri":["http://zotero.org/users/local/uX3qe6Q2/items/DFB58X5Z"],"itemData":{"id":2866,"type":"article-journal","title":"Plasma and urine metabolic profiles are reflective of altered beta-oxidation in non-diabetic obese subjects and patients with type 2 diabetes mellitus","container-title":"Diabetology &amp; Metabolic Syndrome","page":"129","volume":"6","issue":"1","source":"link.springer.com","abstract":"ObjectivesThe two primary pathophysiological characteristics of patients with type 2 diabetes mellitus (T2DM) are insulin resistance (IR) and beta cell dysfunction. It has been proposed that the development of IR is secondary to the accumulation of triacylglycerols and fatty acids in the muscle and liver, which is in turn thought to be secondary to an enzymatic defect in mitochondrial beta-oxidation. The purpose of the present study was to analyze the molecules of intermediary metabolism to determine if an alteration in mitochondrial function exists in T2DM patients and, if so, to determine whether this alteration is caused by excess nutrients or an enzymatic defect.Design and methodsSeventy-seven subjects were recruited and divided into four groups (21 T2DM patients, 17 non-diabetic overweight/obese subjects, 20 offspring of T2DM patients, and 19 healthy subjects). Anthropometric parameters were determined by air plethysmography, and biochemical and metabolic parameters were measured, including 31 acylcarnitines (ACs) and 13 amino acids quantified by MS/MS and 67 organic acids measured by GC/MS.ResultsPatients with T2DM showed elevation of short-chain ACs (C2, C4), a glycogenic amino acid (valine), a glycogenic and ketogenic amino acid (tyrosine), and a ketogenic amino acid (leucine) as well as altered excretion of dicarboxylic acids. T2DM offspring with abnormal glucose tolerance test GTT showed increased levels of C16. Subjects in the obese group who were dysglycemic also showed altered urinary excretion of dicarboxylic acids and lower levels of a long-chain AC (C14:2).ConclusionsThese results suggest that mitochondrial beta-oxidation is altered in T2DM patients and that the alteration is most likely caused by nutrient overload through a different pathway from that observed in obese subjects.","DOI":"10.1186/1758-5996-6-129","ISSN":"1758-5996","journalAbbreviation":"Diabetol Metab Syndr","language":"en","author":[{"family":"Villarreal-Pérez","given":"Jesús Zacarías"},{"family":"Villarreal-Martínez","given":"Jesús Zacarías"},{"family":"Lavalle-González","given":"Fernando Javier"},{"family":"Torres-Sepúlveda","given":"María del Rosario"},{"family":"Ruiz-Herrera","given":"Consuelo"},{"family":"Cerda-Flores","given":"Ricardo Martín"},{"family":"Castillo-García","given":"Erik Rubén"},{"family":"Rodríguez-Sánchez","given":"Irám Pablo"},{"family":"Villarreal","given":"Laura Elia Martínez","dropping-particle":"de"}],"issued":{"date-parts":[["2014",12,1]]}}}],"schema":"https://github.com/citation-style-language/schema/raw/master/csl-citation.json"} </w:instrText>
            </w:r>
            <w:r>
              <w:rPr>
                <w:rFonts w:ascii="Times New Roman" w:hAnsi="Times New Roman"/>
                <w:sz w:val="24"/>
                <w:szCs w:val="24"/>
              </w:rPr>
              <w:fldChar w:fldCharType="separate"/>
            </w:r>
            <w:r w:rsidRPr="0043265E">
              <w:rPr>
                <w:rFonts w:ascii="Times New Roman" w:hAnsi="Times New Roman"/>
                <w:sz w:val="24"/>
                <w:szCs w:val="24"/>
              </w:rPr>
              <w:t>(Villarreal-Pérez et al., 2014)</w:t>
            </w:r>
            <w:r>
              <w:rPr>
                <w:rFonts w:ascii="Times New Roman" w:hAnsi="Times New Roman"/>
                <w:sz w:val="24"/>
                <w:szCs w:val="24"/>
              </w:rPr>
              <w:fldChar w:fldCharType="end"/>
            </w:r>
          </w:p>
        </w:tc>
      </w:tr>
      <w:tr w:rsidR="00C76797" w:rsidRPr="0043265E" w:rsidTr="00C76797">
        <w:trPr>
          <w:trHeight w:val="277"/>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Inc. incident </w:t>
            </w:r>
            <w:r>
              <w:rPr>
                <w:rFonts w:ascii="Times New Roman" w:hAnsi="Times New Roman"/>
                <w:sz w:val="24"/>
                <w:szCs w:val="24"/>
              </w:rPr>
              <w:t>T2D</w:t>
            </w:r>
            <w:r w:rsidRPr="0043265E">
              <w:rPr>
                <w:rFonts w:ascii="Times New Roman" w:hAnsi="Times New Roman"/>
                <w:sz w:val="24"/>
                <w:szCs w:val="24"/>
              </w:rPr>
              <w:t xml:space="preserve"> adults</w:t>
            </w:r>
          </w:p>
          <w:p w:rsidR="00C76797" w:rsidRPr="0043265E" w:rsidRDefault="00C76797" w:rsidP="00C76797">
            <w:pPr>
              <w:rPr>
                <w:rFonts w:ascii="Times New Roman" w:hAnsi="Times New Roman"/>
                <w:sz w:val="24"/>
                <w:szCs w:val="24"/>
              </w:rPr>
            </w:pPr>
          </w:p>
        </w:tc>
        <w:tc>
          <w:tcPr>
            <w:tcW w:w="4136" w:type="dxa"/>
            <w:tcBorders>
              <w:top w:val="single" w:sz="4" w:space="0" w:color="auto"/>
              <w:left w:val="nil"/>
              <w:bottom w:val="single" w:sz="4" w:space="0" w:color="auto"/>
              <w:right w:val="single" w:sz="4" w:space="0" w:color="auto"/>
            </w:tcBorders>
            <w:hideMark/>
          </w:tcPr>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dc5kjcep1","properties":{"formattedCitation":"(Palmer et al., 2015)","plainCitation":"(Palmer et al., 2015)"},"citationItems":[{"id":2855,"uris":["http://zotero.org/users/local/uX3qe6Q2/items/243MRPS3"],"uri":["http://zotero.org/users/local/uX3qe6Q2/items/243MRPS3"],"itemData":{"id":2855,"type":"article-journal","title":"Metabolomic profile associated with insulin resistance and conversion to diabetes in the Insulin Resistance Atherosclerosis Study","container-title":"The Journal of Clinical Endocrinology and Metabolism","page":"E463-468","volume":"100","issue":"3","source":"PubMed","abstract":"CONTEXT: Metabolomic profiling of amino acids and acylcarnitines has revealed consistent patterns associated with metabolic disease.\nOBJECTIVE: This study used metabolomic profiling to identify analytes associated with insulin sensitivity (SI) and conversion to type 2 diabetes (T2D).\nDESIGN: A multiethnic cohort from the Insulin Resistance Atherosclerosis Study.\nSETTING: Community-based.\nPATIENTS: A total of 196 subjects (European American, Hispanic, and African American) were selected to represent extremes of the SI distribution and conversion to T2D between baseline and followup exams.\nMAIN OUTCOME: Mass spectrometry-based profiling of 69 metabolites. Subjects participated in a frequently sampled i.v. glucose tolerance test to measure SI and acute insulin response. T2D status was determined by a 2-hour oral glucose tolerance test.\nRESULTS: Logistic regression analysis from 72 high and 75 low SI subjects revealed significantly decreased glycine and increased valine, leucine, phenylalanine, and combined glutamine and glutamate (P = .0079-7.7 × 10(-6)) in insulin-resistant subjects. Ethnic-stratified results were strongest in European Americans. Comparing amino acid profiles between subjects that converted to T2D (76 converters; 70 nonconverters) yielded a similar pattern of associations: decreased glycine and increased valine, leucine, and combined glutamine and glutamate (P = .016-.00010). Importantly, β-cell function as a covariate revealed a similar pattern of association.\nCONCLUSIONS: A distinct pattern of differences in amino acids were observed when comparing subjects with high and low levels of SI. This pattern was associated with conversion to T2D, remaining significant when accounting for β-cell function, emphasizing a link between this metabolic profile and insulin resistance. These results demonstrate a consistent metabolic signature associated with insulin resistance and conversion to T2D, providing potential insight into underlying mechanisms of disease pathogenesis.","DOI":"10.1210/jc.2014-2357","ISSN":"1945-7197","note":"PMID: 25423564\nPMCID: PMC4333040","journalAbbreviation":"J. Clin. Endocrinol. Metab.","language":"eng","author":[{"family":"Palmer","given":"Nicholette D."},{"family":"Stevens","given":"Robert D."},{"family":"Antinozzi","given":"Peter A."},{"family":"Anderson","given":"Andrea"},{"family":"Bergman","given":"Richard N."},{"family":"Wagenknecht","given":"Lynne E."},{"family":"Newgard","given":"Christopher B."},{"family":"Bowden","given":"Donald W."}],"issued":{"date-parts":[["2015",3]]},"PMID":"25423564","PMCID":"PMC4333040"}}],"schema":"https://github.com/citation-style-language/schema/raw/master/csl-citation.json"} </w:instrText>
            </w:r>
            <w:r>
              <w:rPr>
                <w:rFonts w:ascii="Times New Roman" w:hAnsi="Times New Roman"/>
                <w:sz w:val="24"/>
                <w:szCs w:val="24"/>
              </w:rPr>
              <w:fldChar w:fldCharType="separate"/>
            </w:r>
            <w:r w:rsidRPr="0043265E">
              <w:rPr>
                <w:rFonts w:ascii="Times New Roman" w:hAnsi="Times New Roman"/>
                <w:sz w:val="24"/>
              </w:rPr>
              <w:t>(Palmer et al., 2015)</w:t>
            </w:r>
            <w:r>
              <w:rPr>
                <w:rFonts w:ascii="Times New Roman" w:hAnsi="Times New Roman"/>
                <w:sz w:val="24"/>
                <w:szCs w:val="24"/>
              </w:rPr>
              <w:fldChar w:fldCharType="end"/>
            </w:r>
          </w:p>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sucob39im","properties":{"formattedCitation":"(Qiu et al., 2016)","plainCitation":"(Qiu et al., 2016)"},"citationItems":[{"id":2860,"uris":["http://zotero.org/users/local/uX3qe6Q2/items/MMVFG75B"],"uri":["http://zotero.org/users/local/uX3qe6Q2/items/MMVFG75B"],"itemData":{"id":2860,"type":"article-journal","title":"Plasma metabolomics identified novel metabolites associated with risk of type 2 diabetes in two prospective cohorts of Chinese adults","container-title":"International Journal of Epidemiology","page":"1507-1516","volume":"45","issue":"5","source":"academic.oup.com","DOI":"10.1093/ije/dyw221","ISSN":"0300-5771","journalAbbreviation":"Int J Epidemiol","author":[{"family":"Qiu","given":"Gaokun"},{"family":"Zheng","given":"Yan"},{"family":"Wang","given":"Hao"},{"family":"Sun","given":"Jie"},{"family":"Ma","given":"Hongxia"},{"family":"Xiao","given":"Yang"},{"family":"Li","given":"Yizhun"},{"family":"Yuan","given":"Yu"},{"family":"Yang","given":"Handong"},{"family":"Li","given":"Xiulou"},{"family":"Min","given":"Xinwen"},{"family":"Zhang","given":"Ce"},{"family":"Xu","given":"Chengwei"},{"family":"Jiang","given":"Yue"},{"family":"Zhang","given":"Xiaomin"},{"family":"He","given":"Meian"},{"family":"Yang","given":"Ming"},{"family":"Hu","given":"Zhibin"},{"family":"Tang","given":"Huiru"},{"family":"Shen","given":"Hongbing"},{"family":"Hu","given":"Frank B."},{"family":"Pan","given":"An"},{"family":"Wu","given":"Tangchun"}],"issued":{"date-parts":[["2016",10,1]]}}}],"schema":"https://github.com/citation-style-language/schema/raw/master/csl-citation.json"} </w:instrText>
            </w:r>
            <w:r>
              <w:rPr>
                <w:rFonts w:ascii="Times New Roman" w:hAnsi="Times New Roman"/>
                <w:sz w:val="24"/>
                <w:szCs w:val="24"/>
              </w:rPr>
              <w:fldChar w:fldCharType="separate"/>
            </w:r>
            <w:r w:rsidRPr="0043265E">
              <w:rPr>
                <w:rFonts w:ascii="Times New Roman" w:hAnsi="Times New Roman"/>
                <w:sz w:val="24"/>
              </w:rPr>
              <w:t>(</w:t>
            </w:r>
            <w:proofErr w:type="spellStart"/>
            <w:r w:rsidRPr="0043265E">
              <w:rPr>
                <w:rFonts w:ascii="Times New Roman" w:hAnsi="Times New Roman"/>
                <w:sz w:val="24"/>
              </w:rPr>
              <w:t>Qiu</w:t>
            </w:r>
            <w:proofErr w:type="spellEnd"/>
            <w:r w:rsidRPr="0043265E">
              <w:rPr>
                <w:rFonts w:ascii="Times New Roman" w:hAnsi="Times New Roman"/>
                <w:sz w:val="24"/>
              </w:rPr>
              <w:t xml:space="preserve"> et al., 2016)</w:t>
            </w:r>
            <w:r>
              <w:rPr>
                <w:rFonts w:ascii="Times New Roman" w:hAnsi="Times New Roman"/>
                <w:sz w:val="24"/>
                <w:szCs w:val="24"/>
              </w:rPr>
              <w:fldChar w:fldCharType="end"/>
            </w:r>
          </w:p>
        </w:tc>
      </w:tr>
      <w:tr w:rsidR="00C76797" w:rsidRPr="0043265E" w:rsidTr="00C76797">
        <w:trPr>
          <w:trHeight w:val="277"/>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Inc. in incident </w:t>
            </w:r>
            <w:r>
              <w:rPr>
                <w:rFonts w:ascii="Times New Roman" w:hAnsi="Times New Roman"/>
                <w:sz w:val="24"/>
                <w:szCs w:val="24"/>
              </w:rPr>
              <w:t>T2D</w:t>
            </w:r>
            <w:r w:rsidRPr="0043265E">
              <w:rPr>
                <w:rFonts w:ascii="Times New Roman" w:hAnsi="Times New Roman"/>
                <w:sz w:val="24"/>
                <w:szCs w:val="24"/>
              </w:rPr>
              <w:t xml:space="preserve"> Eu</w:t>
            </w:r>
            <w:r>
              <w:rPr>
                <w:rFonts w:ascii="Times New Roman" w:hAnsi="Times New Roman"/>
                <w:sz w:val="24"/>
                <w:szCs w:val="24"/>
              </w:rPr>
              <w:t>ropean and S. Asian adult male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2drmfk5a7f","properties":{"formattedCitation":"(Tillin et al., 2015)","plainCitation":"(Tillin et al., 2015)"},"citationItems":[{"id":2863,"uris":["http://zotero.org/users/local/uX3qe6Q2/items/A8TVHG3J"],"uri":["http://zotero.org/users/local/uX3qe6Q2/items/A8TVHG3J"],"itemData":{"id":2863,"type":"article-journal","title":"Diabetes risk and amino acid profiles: cross-sectional and prospective analyses of ethnicity, amino acids and diabetes in a South Asian and European cohort from the SABRE (Southall And Brent REvisited) Study","container-title":"Diabetologia","page":"968-979","volume":"58","issue":"5","source":"link.springer.com","abstract":"Aims/hypothesisSouth Asian individuals have an increased risk of diabetes compared with Europeans that is unexplained by obesity and traditional or established metabolic measures. Circulating amino acids (AAs) may provide additional explanatory insights. In a unique cohort of European and South Asian men, we compared cross-sectional associations between AAs, metabolic and obesity traits, and longitudinal associations with incident diabetes.MethodsNuclear magnetic spectroscopy was used to measure the baseline (1988–1991) levels of nine AAs in serum samples from a British population-based cohort of 1,279 European and 1,007 South Asian non-diabetic men aged 40–69 years. Follow-up was complete for 19 years in 801 European and 643 South Asian participants.ResultsThe serum concentrations of isoleucine, phenylalanine, tyrosine and alanine were significantly higher in South Asian men, while cross-sectional correlations of AAs with glycaemia and insulin resistance were similar in the two ethnic groups. However, most AAs were less strongly correlated with measures of obesity in the South Asian participants. Diabetes developed in 227 (35%) South Asian and 113 (14%) European men. Stronger adverse associations were observed between branched chain and aromatic AAs and incident diabetes in South Asian men. Tyrosine was a particularly strong predictor of incident diabetes in South Asian individuals, even after adjustment for metabolic risk factors, including obesity and insulin resistance (adjusted OR for a 1 SD increment, 1.47, 95% CI 1.17,1.85, p = 0.001) compared with Europeans (OR 1.10, 0.87, 1.39, p = 0.4; p = 0.045 for ethnicity × tyrosine interaction).Conclusions/interpretationBranched chain and aromatic AAs, particularly tyrosine, may be a focus for identifying novel aetiological mechanisms and potential treatment targets for diabetes in South Asian populations and may contribute to their excess risk of diabetes.","DOI":"10.1007/s00125-015-3517-8","ISSN":"0012-186X, 1432-0428","shortTitle":"Diabetes risk and amino acid profiles","journalAbbreviation":"Diabetologia","language":"en","author":[{"family":"Tillin","given":"Therese"},{"family":"Hughes","given":"Alun D."},{"family":"Wang","given":"Qin"},{"family":"Würtz","given":"Peter"},{"family":"Ala-Korpela","given":"Mika"},{"family":"Sattar","given":"Naveed"},{"family":"Forouhi","given":"Nita G."},{"family":"Godsland","given":"Ian F."},{"family":"Eastwood","given":"Sophie V."},{"family":"McKeigue","given":"Paul M."},{"family":"Chaturvedi","given":"Nish"}],"issued":{"date-parts":[["2015",5,1]]}}}],"schema":"https://github.com/citation-style-language/schema/raw/master/csl-citation.json"} </w:instrText>
            </w:r>
            <w:r>
              <w:rPr>
                <w:rFonts w:ascii="Times New Roman" w:hAnsi="Times New Roman"/>
                <w:sz w:val="24"/>
                <w:szCs w:val="24"/>
              </w:rPr>
              <w:fldChar w:fldCharType="separate"/>
            </w:r>
            <w:r w:rsidRPr="0043265E">
              <w:rPr>
                <w:rFonts w:ascii="Times New Roman" w:hAnsi="Times New Roman"/>
                <w:sz w:val="24"/>
              </w:rPr>
              <w:t>(</w:t>
            </w:r>
            <w:proofErr w:type="spellStart"/>
            <w:r w:rsidRPr="0043265E">
              <w:rPr>
                <w:rFonts w:ascii="Times New Roman" w:hAnsi="Times New Roman"/>
                <w:sz w:val="24"/>
              </w:rPr>
              <w:t>Tillin</w:t>
            </w:r>
            <w:proofErr w:type="spellEnd"/>
            <w:r w:rsidRPr="0043265E">
              <w:rPr>
                <w:rFonts w:ascii="Times New Roman" w:hAnsi="Times New Roman"/>
                <w:sz w:val="24"/>
              </w:rPr>
              <w:t xml:space="preserve"> et al., 2015)</w:t>
            </w:r>
            <w:r>
              <w:rPr>
                <w:rFonts w:ascii="Times New Roman" w:hAnsi="Times New Roman"/>
                <w:sz w:val="24"/>
                <w:szCs w:val="24"/>
              </w:rPr>
              <w:fldChar w:fldCharType="end"/>
            </w:r>
          </w:p>
        </w:tc>
      </w:tr>
      <w:tr w:rsidR="00C76797" w:rsidRPr="0043265E" w:rsidTr="00C76797">
        <w:tc>
          <w:tcPr>
            <w:tcW w:w="2785" w:type="dxa"/>
            <w:tcBorders>
              <w:top w:val="single" w:sz="4" w:space="0" w:color="auto"/>
              <w:left w:val="single" w:sz="4" w:space="0" w:color="auto"/>
              <w:bottom w:val="single" w:sz="4" w:space="0" w:color="auto"/>
              <w:right w:val="nil"/>
            </w:tcBorders>
            <w:vAlign w:val="bottom"/>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Alpha-</w:t>
            </w:r>
            <w:proofErr w:type="spellStart"/>
            <w:r w:rsidRPr="0043265E">
              <w:rPr>
                <w:rFonts w:ascii="Times New Roman" w:hAnsi="Times New Roman"/>
                <w:sz w:val="24"/>
                <w:szCs w:val="24"/>
              </w:rPr>
              <w:t>aminoadipate</w:t>
            </w:r>
            <w:proofErr w:type="spellEnd"/>
          </w:p>
        </w:tc>
        <w:tc>
          <w:tcPr>
            <w:tcW w:w="3780" w:type="dxa"/>
            <w:tcBorders>
              <w:top w:val="single" w:sz="4" w:space="0" w:color="auto"/>
              <w:left w:val="nil"/>
              <w:bottom w:val="single" w:sz="4" w:space="0" w:color="auto"/>
              <w:right w:val="nil"/>
            </w:tcBorders>
            <w:vAlign w:val="bottom"/>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Inc. in incident </w:t>
            </w:r>
            <w:r>
              <w:rPr>
                <w:rFonts w:ascii="Times New Roman" w:hAnsi="Times New Roman"/>
                <w:sz w:val="24"/>
                <w:szCs w:val="24"/>
              </w:rPr>
              <w:t>T2D</w:t>
            </w:r>
            <w:r w:rsidRPr="0043265E">
              <w:rPr>
                <w:rFonts w:ascii="Times New Roman" w:hAnsi="Times New Roman"/>
                <w:sz w:val="24"/>
                <w:szCs w:val="24"/>
              </w:rPr>
              <w:t xml:space="preserve"> adults</w:t>
            </w:r>
          </w:p>
        </w:tc>
        <w:tc>
          <w:tcPr>
            <w:tcW w:w="4136" w:type="dxa"/>
            <w:tcBorders>
              <w:top w:val="single" w:sz="4" w:space="0" w:color="auto"/>
              <w:left w:val="nil"/>
              <w:bottom w:val="single" w:sz="4" w:space="0" w:color="auto"/>
              <w:right w:val="single" w:sz="4" w:space="0" w:color="auto"/>
            </w:tcBorders>
            <w:vAlign w:val="bottom"/>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2ksg8rfamq","properties":{"formattedCitation":"(Wang et al., 2013)","plainCitation":"(Wang et al., 2013)"},"citationItems":[{"id":2339,"uris":["http://zotero.org/users/local/uX3qe6Q2/items/99KKJN27"],"uri":["http://zotero.org/users/local/uX3qe6Q2/items/99KKJN27"],"itemData":{"id":2339,"type":"article-journal","title":"2-Aminoadipic acid is a biomarker for diabetes risk","container-title":"The Journal of Clinical Investigation","page":"4309-4317","volume":"123","issue":"10","source":"PubMed Central","abstract":"Improvements in metabolite-profiling techniques are providing increased breadth of coverage of the human metabolome and may highlight biomarkers and pathways in common diseases such as diabetes. Using a metabolomics platform that analyzes intermediary organic acids, purines, pyrimidines, and other compounds, we performed a nested case-control study of 188 individuals who developed diabetes and 188 propensity-matched controls from 2,422 normoglycemic participants followed for 12 years in the Framingham Heart Study. The metabolite 2-aminoadipic acid (2-AAA) was most strongly associated with the risk of developing diabetes. Individuals with 2-AAA concentrations in the top quartile had greater than a 4-fold risk of developing diabetes. Levels of 2-AAA were not well correlated with other metabolite biomarkers of diabetes, such as branched chain amino acids and aromatic amino acids, suggesting they report on a distinct pathophysiological pathway. In experimental studies, administration of 2-AAA lowered fasting plasma glucose levels in mice fed both standard chow and high-fat diets. Further, 2-AAA treatment enhanced insulin secretion from a pancreatic β cell line as well as murine and human islets. These data highlight a metabolite not previously associated with diabetes risk that is increased up to 12 years before the onset of overt disease. Our findings suggest that 2-AAA is a marker of diabetes risk and a potential modulator of glucose homeostasis in humans.","DOI":"10.1172/JCI64801","ISSN":"0021-9738","note":"PMID: 24091325\nPMCID: PMC3784523","journalAbbreviation":"J Clin Invest","author":[{"family":"Wang","given":"Thomas J."},{"family":"Ngo","given":"Debby"},{"family":"Psychogios","given":"Nikolaos"},{"family":"Dejam","given":"Andre"},{"family":"Larson","given":"Martin G."},{"family":"Vasan","given":"Ramachandran S."},{"family":"Ghorbani","given":"Anahita"},{"family":"O’Sullivan","given":"John"},{"family":"Cheng","given":"Susan"},{"family":"Rhee","given":"Eugene P."},{"family":"Sinha","given":"Sumita"},{"family":"McCabe","given":"Elizabeth"},{"family":"Fox","given":"Caroline S."},{"family":"O’Donnell","given":"Christopher J."},{"family":"Ho","given":"Jennifer E."},{"family":"Florez","given":"Jose C."},{"family":"Magnusson","given":"Martin"},{"family":"Pierce","given":"Kerry A."},{"family":"Souza","given":"Amanda L."},{"family":"Yu","given":"Yi"},{"family":"Carter","given":"Christian"},{"family":"Light","given":"Peter E."},{"family":"Melander","given":"Olle"},{"family":"Clish","given":"Clary B."},{"family":"Gerszten","given":"Robert E."}],"issued":{"date-parts":[["2013",10,1]]},"PMID":"24091325","PMCID":"PMC3784523"}}],"schema":"https://github.com/citation-style-language/schema/raw/master/csl-citation.json"} </w:instrText>
            </w:r>
            <w:r>
              <w:rPr>
                <w:rFonts w:ascii="Times New Roman" w:hAnsi="Times New Roman"/>
                <w:sz w:val="24"/>
                <w:szCs w:val="24"/>
              </w:rPr>
              <w:fldChar w:fldCharType="separate"/>
            </w:r>
            <w:r w:rsidRPr="0043265E">
              <w:rPr>
                <w:rFonts w:ascii="Times New Roman" w:hAnsi="Times New Roman"/>
                <w:sz w:val="24"/>
              </w:rPr>
              <w:t>(Wang et al., 2013)</w:t>
            </w:r>
            <w:r>
              <w:rPr>
                <w:rFonts w:ascii="Times New Roman" w:hAnsi="Times New Roman"/>
                <w:sz w:val="24"/>
                <w:szCs w:val="24"/>
              </w:rPr>
              <w:fldChar w:fldCharType="end"/>
            </w:r>
          </w:p>
        </w:tc>
      </w:tr>
      <w:tr w:rsidR="00C76797" w:rsidRPr="0043265E" w:rsidTr="00C76797">
        <w:trPr>
          <w:trHeight w:val="125"/>
        </w:trPr>
        <w:tc>
          <w:tcPr>
            <w:tcW w:w="2785" w:type="dxa"/>
            <w:vMerge w:val="restart"/>
            <w:tcBorders>
              <w:top w:val="single" w:sz="4" w:space="0" w:color="auto"/>
              <w:left w:val="single" w:sz="4" w:space="0" w:color="auto"/>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Aspartate or Asparagine</w:t>
            </w: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Inc. in obese adult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qvpnjcq34","properties":{"formattedCitation":"(Newgard et al., 2009)","plainCitation":"(Newgard et al., 2009)"},"citationItems":[{"id":1073,"uris":["http://zotero.org/users/local/uX3qe6Q2/items/3IM628ZI"],"uri":["http://zotero.org/users/local/uX3qe6Q2/items/3IM628ZI"],"itemData":{"id":1073,"type":"article-journal","title":"A branched-chain amino acid-related metabolic signature that differentiates obese and lean humans and contributes to insulin resistance","container-title":"Cell Metabolism","page":"311-326","volume":"9","issue":"4","source":"PubMed","abstract":"Metabolomic profiling of obese versus lean humans reveals a branched-chain amino acid (BCAA)-related metabolite signature that is suggestive of increased catabolism of BCAA and correlated with insulin resistance. To test its impact on metabolic homeostasis, we fed rats on high-fat (HF), HF with supplemented BCAA (HF/BCAA), or standard chow (SC) diets. Despite having reduced food intake and a low rate of weight gain equivalent to the SC group, HF/BCAA rats were as insulin resistant as HF rats. Pair-feeding of HF diet to match the HF/BCAA animals or BCAA addition to SC diet did not cause insulin resistance. Insulin resistance induced by HF/BCAA feeding was accompanied by chronic phosphorylation of mTOR, JNK, and IRS1Ser307 and by accumulation of multiple acylcarnitines in muscle, and it was reversed by the mTOR inhibitor, rapamycin. Our findings show that in the context of a dietary pattern that includes high fat consumption, BCAA contributes to development of obesity-associated insulin resistance.","DOI":"10.1016/j.cmet.2009.02.002","ISSN":"1932-7420","note":"PMID: 19356713\nPMCID: PMC3640280","journalAbbreviation":"Cell Metab.","language":"eng","author":[{"family":"Newgard","given":"Christopher B."},{"family":"An","given":"Jie"},{"family":"Bain","given":"James R."},{"family":"Muehlbauer","given":"Michael J."},{"family":"Stevens","given":"Robert D."},{"family":"Lien","given":"Lillian F."},{"family":"Haqq","given":"Andrea M."},{"family":"Shah","given":"Svati H."},{"family":"Arlotto","given":"Michelle"},{"family":"Slentz","given":"Cris A."},{"family":"Rochon","given":"James"},{"family":"Gallup","given":"Dianne"},{"family":"Ilkayeva","given":"Olga"},{"family":"Wenner","given":"Brett R."},{"family":"Yancy","given":"William S."},{"family":"Eisenson","given":"Howard"},{"family":"Musante","given":"Gerald"},{"family":"Surwit","given":"Richard S."},{"family":"Millington","given":"David S."},{"family":"Butler","given":"Mark D."},{"family":"Svetkey","given":"Laura P."}],"issued":{"date-parts":[["2009",4]]},"PMID":"19356713","PMCID":"PMC3640280"}}],"schema":"https://github.com/citation-style-language/schema/raw/master/csl-citation.json"} </w:instrText>
            </w:r>
            <w:r>
              <w:rPr>
                <w:rFonts w:ascii="Times New Roman" w:hAnsi="Times New Roman"/>
                <w:sz w:val="24"/>
                <w:szCs w:val="24"/>
              </w:rPr>
              <w:fldChar w:fldCharType="separate"/>
            </w:r>
            <w:r w:rsidRPr="0043265E">
              <w:rPr>
                <w:rFonts w:ascii="Times New Roman" w:hAnsi="Times New Roman"/>
                <w:sz w:val="24"/>
              </w:rPr>
              <w:t>(</w:t>
            </w:r>
            <w:proofErr w:type="spellStart"/>
            <w:r w:rsidRPr="0043265E">
              <w:rPr>
                <w:rFonts w:ascii="Times New Roman" w:hAnsi="Times New Roman"/>
                <w:sz w:val="24"/>
              </w:rPr>
              <w:t>Newgard</w:t>
            </w:r>
            <w:proofErr w:type="spellEnd"/>
            <w:r w:rsidRPr="0043265E">
              <w:rPr>
                <w:rFonts w:ascii="Times New Roman" w:hAnsi="Times New Roman"/>
                <w:sz w:val="24"/>
              </w:rPr>
              <w:t xml:space="preserve"> et al., 2009)</w:t>
            </w:r>
            <w:r>
              <w:rPr>
                <w:rFonts w:ascii="Times New Roman" w:hAnsi="Times New Roman"/>
                <w:sz w:val="24"/>
                <w:szCs w:val="24"/>
              </w:rPr>
              <w:fldChar w:fldCharType="end"/>
            </w:r>
          </w:p>
        </w:tc>
      </w:tr>
      <w:tr w:rsidR="00C76797" w:rsidRPr="0043265E" w:rsidTr="00C76797">
        <w:trPr>
          <w:trHeight w:val="125"/>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Dec. in incident </w:t>
            </w:r>
            <w:r>
              <w:rPr>
                <w:rFonts w:ascii="Times New Roman" w:hAnsi="Times New Roman"/>
                <w:sz w:val="24"/>
                <w:szCs w:val="24"/>
              </w:rPr>
              <w:t>T2D</w:t>
            </w:r>
            <w:r w:rsidRPr="0043265E">
              <w:rPr>
                <w:rFonts w:ascii="Times New Roman" w:hAnsi="Times New Roman"/>
                <w:sz w:val="24"/>
                <w:szCs w:val="24"/>
              </w:rPr>
              <w:t xml:space="preserve"> adult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7ihcavk58","properties":{"formattedCitation":"(Palmer et al., 2015)","plainCitation":"(Palmer et al., 2015)"},"citationItems":[{"id":2855,"uris":["http://zotero.org/users/local/uX3qe6Q2/items/243MRPS3"],"uri":["http://zotero.org/users/local/uX3qe6Q2/items/243MRPS3"],"itemData":{"id":2855,"type":"article-journal","title":"Metabolomic profile associated with insulin resistance and conversion to diabetes in the Insulin Resistance Atherosclerosis Study","container-title":"The Journal of Clinical Endocrinology and Metabolism","page":"E463-468","volume":"100","issue":"3","source":"PubMed","abstract":"CONTEXT: Metabolomic profiling of amino acids and acylcarnitines has revealed consistent patterns associated with metabolic disease.\nOBJECTIVE: This study used metabolomic profiling to identify analytes associated with insulin sensitivity (SI) and conversion to type 2 diabetes (T2D).\nDESIGN: A multiethnic cohort from the Insulin Resistance Atherosclerosis Study.\nSETTING: Community-based.\nPATIENTS: A total of 196 subjects (European American, Hispanic, and African American) were selected to represent extremes of the SI distribution and conversion to T2D between baseline and followup exams.\nMAIN OUTCOME: Mass spectrometry-based profiling of 69 metabolites. Subjects participated in a frequently sampled i.v. glucose tolerance test to measure SI and acute insulin response. T2D status was determined by a 2-hour oral glucose tolerance test.\nRESULTS: Logistic regression analysis from 72 high and 75 low SI subjects revealed significantly decreased glycine and increased valine, leucine, phenylalanine, and combined glutamine and glutamate (P = .0079-7.7 × 10(-6)) in insulin-resistant subjects. Ethnic-stratified results were strongest in European Americans. Comparing amino acid profiles between subjects that converted to T2D (76 converters; 70 nonconverters) yielded a similar pattern of associations: decreased glycine and increased valine, leucine, and combined glutamine and glutamate (P = .016-.00010). Importantly, β-cell function as a covariate revealed a similar pattern of association.\nCONCLUSIONS: A distinct pattern of differences in amino acids were observed when comparing subjects with high and low levels of SI. This pattern was associated with conversion to T2D, remaining significant when accounting for β-cell function, emphasizing a link between this metabolic profile and insulin resistance. These results demonstrate a consistent metabolic signature associated with insulin resistance and conversion to T2D, providing potential insight into underlying mechanisms of disease pathogenesis.","DOI":"10.1210/jc.2014-2357","ISSN":"1945-7197","note":"PMID: 25423564\nPMCID: PMC4333040","journalAbbreviation":"J. Clin. Endocrinol. Metab.","language":"eng","author":[{"family":"Palmer","given":"Nicholette D."},{"family":"Stevens","given":"Robert D."},{"family":"Antinozzi","given":"Peter A."},{"family":"Anderson","given":"Andrea"},{"family":"Bergman","given":"Richard N."},{"family":"Wagenknecht","given":"Lynne E."},{"family":"Newgard","given":"Christopher B."},{"family":"Bowden","given":"Donald W."}],"issued":{"date-parts":[["2015",3]]},"PMID":"25423564","PMCID":"PMC4333040"}}],"schema":"https://github.com/citation-style-language/schema/raw/master/csl-citation.json"} </w:instrText>
            </w:r>
            <w:r>
              <w:rPr>
                <w:rFonts w:ascii="Times New Roman" w:hAnsi="Times New Roman"/>
                <w:sz w:val="24"/>
                <w:szCs w:val="24"/>
              </w:rPr>
              <w:fldChar w:fldCharType="separate"/>
            </w:r>
            <w:r w:rsidRPr="0043265E">
              <w:rPr>
                <w:rFonts w:ascii="Times New Roman" w:hAnsi="Times New Roman"/>
                <w:sz w:val="24"/>
              </w:rPr>
              <w:t>(Palmer et al., 2015)</w:t>
            </w:r>
            <w:r>
              <w:rPr>
                <w:rFonts w:ascii="Times New Roman" w:hAnsi="Times New Roman"/>
                <w:sz w:val="24"/>
                <w:szCs w:val="24"/>
              </w:rPr>
              <w:fldChar w:fldCharType="end"/>
            </w:r>
          </w:p>
        </w:tc>
      </w:tr>
      <w:tr w:rsidR="00C76797" w:rsidRPr="0043265E" w:rsidTr="00C76797">
        <w:tc>
          <w:tcPr>
            <w:tcW w:w="2785" w:type="dxa"/>
            <w:tcBorders>
              <w:top w:val="single" w:sz="4" w:space="0" w:color="auto"/>
              <w:left w:val="single" w:sz="4" w:space="0" w:color="auto"/>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Cysteine</w:t>
            </w: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Dec. in </w:t>
            </w:r>
            <w:r>
              <w:rPr>
                <w:rFonts w:ascii="Times New Roman" w:hAnsi="Times New Roman"/>
                <w:sz w:val="24"/>
                <w:szCs w:val="24"/>
              </w:rPr>
              <w:t>T2D</w:t>
            </w:r>
            <w:r w:rsidRPr="0043265E">
              <w:rPr>
                <w:rFonts w:ascii="Times New Roman" w:hAnsi="Times New Roman"/>
                <w:sz w:val="24"/>
                <w:szCs w:val="24"/>
              </w:rPr>
              <w:t xml:space="preserve"> adult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2edfk8pjnp","properties":{"formattedCitation":"(Suhre et al., 2010)","plainCitation":"(Suhre et al., 2010)"},"citationItems":[{"id":2722,"uris":["http://zotero.org/users/local/uX3qe6Q2/items/CZ8M67U5"],"uri":["http://zotero.org/users/local/uX3qe6Q2/items/CZ8M67U5"],"itemData":{"id":2722,"type":"article-journal","title":"Metabolic footprint of diabetes: A multiplatform metabolomics study in an epidemiological setting","container-title":"PLoS ONE","volume":"5","issue":"11","source":"PubMed Central","abstract":"Background\nMetabolomics is the rapidly evolving field of the comprehensive measurement of ideally all endogenous metabolites in a biological fluid. However, no single analytic technique covers the entire spectrum of the human metabolome. Here we present results from a multiplatform study, in which we investigate what kind of results can presently be obtained in the field of diabetes research when combining metabolomics data collected on a complementary set of analytical platforms in the framework of an epidemiological study.\n\nMethodology/Principal Findings\n40 individuals with self-reported diabetes and 60 controls (male, over 54 years) were randomly selected from the participants of the population-based KORA (Cooperative Health Research in the Region of Augsburg) study, representing an extensively phenotyped sample of the general German population. Concentrations of over 420 unique small molecules were determined in overnight-fasting blood using three different techniques, covering nuclear magnetic resonance and tandem mass spectrometry. Known biomarkers of diabetes could be replicated by this multiple metabolomic platform approach, including sugar metabolites (1,5-anhydroglucoitol), ketone bodies (3-hydroxybutyrate), and branched chain amino acids. In some cases, diabetes-related medication can be detected (pioglitazone, salicylic acid).\n\nConclusions/Significance\nOur study depicts the promising potential of metabolomics in diabetes research by identification of a series of known and also novel, deregulated metabolites that associate with diabetes. Key observations include perturbations of metabolic pathways linked to kidney dysfunction (3-indoxyl sulfate), lipid metabolism (glycerophospholipids, free fatty acids), and interaction with the gut microflora (bile acids). Our study suggests that metabolic markers hold the potential to detect diabetes-related complications already under sub-clinical conditions in the general population.","URL":"http://www.ncbi.nlm.nih.gov/pmc/articles/PMC2978704/","DOI":"10.1371/journal.pone.0013953","ISSN":"1932-6203","note":"PMID: 21085649\nPMCID: PMC2978704","shortTitle":"Metabolic Footprint of Diabetes","journalAbbreviation":"PLoS One","author":[{"family":"Suhre","given":"Karsten"},{"family":"Meisinger","given":"Christa"},{"family":"Döring","given":"Angela"},{"family":"Altmaier","given":"Elisabeth"},{"family":"Belcredi","given":"Petra"},{"family":"Gieger","given":"Christian"},{"family":"Chang","given":"David"},{"family":"Milburn","given":"Michael V."},{"family":"Gall","given":"Walter E."},{"family":"Weinberger","given":"Klaus M."},{"family":"Mewes","given":"Hans-Werner"},{"family":"Hrabé de Angelis","given":"Martin"},{"family":"Wichmann","given":"H.-Erich"},{"family":"Kronenberg","given":"Florian"},{"family":"Adamski","given":"Jerzy"},{"family":"Illig","given":"Thomas"}],"issued":{"date-parts":[["2010",11,11]]},"accessed":{"date-parts":[["2017",2,22]]},"PMID":"21085649","PMCID":"PMC2978704"}}],"schema":"https://github.com/citation-style-language/schema/raw/master/csl-citation.json"} </w:instrText>
            </w:r>
            <w:r>
              <w:rPr>
                <w:rFonts w:ascii="Times New Roman" w:hAnsi="Times New Roman"/>
                <w:sz w:val="24"/>
                <w:szCs w:val="24"/>
              </w:rPr>
              <w:fldChar w:fldCharType="separate"/>
            </w:r>
            <w:r w:rsidRPr="0043265E">
              <w:rPr>
                <w:rFonts w:ascii="Times New Roman" w:hAnsi="Times New Roman"/>
                <w:sz w:val="24"/>
              </w:rPr>
              <w:t>(</w:t>
            </w:r>
            <w:proofErr w:type="spellStart"/>
            <w:r w:rsidRPr="0043265E">
              <w:rPr>
                <w:rFonts w:ascii="Times New Roman" w:hAnsi="Times New Roman"/>
                <w:sz w:val="24"/>
              </w:rPr>
              <w:t>Suhre</w:t>
            </w:r>
            <w:proofErr w:type="spellEnd"/>
            <w:r w:rsidRPr="0043265E">
              <w:rPr>
                <w:rFonts w:ascii="Times New Roman" w:hAnsi="Times New Roman"/>
                <w:sz w:val="24"/>
              </w:rPr>
              <w:t xml:space="preserve"> et al., 2010)</w:t>
            </w:r>
            <w:r>
              <w:rPr>
                <w:rFonts w:ascii="Times New Roman" w:hAnsi="Times New Roman"/>
                <w:sz w:val="24"/>
                <w:szCs w:val="24"/>
              </w:rPr>
              <w:fldChar w:fldCharType="end"/>
            </w:r>
          </w:p>
        </w:tc>
      </w:tr>
      <w:tr w:rsidR="00C76797" w:rsidRPr="0043265E" w:rsidTr="00C76797">
        <w:trPr>
          <w:trHeight w:val="125"/>
        </w:trPr>
        <w:tc>
          <w:tcPr>
            <w:tcW w:w="2785" w:type="dxa"/>
            <w:vMerge w:val="restart"/>
            <w:tcBorders>
              <w:top w:val="single" w:sz="4" w:space="0" w:color="auto"/>
              <w:left w:val="single" w:sz="4" w:space="0" w:color="auto"/>
              <w:bottom w:val="single" w:sz="4" w:space="0" w:color="auto"/>
              <w:right w:val="nil"/>
            </w:tcBorders>
            <w:hideMark/>
          </w:tcPr>
          <w:p w:rsidR="00C76797" w:rsidRPr="0043265E" w:rsidRDefault="00C76797" w:rsidP="00C76797">
            <w:pPr>
              <w:rPr>
                <w:rFonts w:ascii="Times New Roman" w:hAnsi="Times New Roman"/>
                <w:sz w:val="24"/>
                <w:szCs w:val="24"/>
              </w:rPr>
            </w:pPr>
            <w:proofErr w:type="spellStart"/>
            <w:r w:rsidRPr="0043265E">
              <w:rPr>
                <w:rFonts w:ascii="Times New Roman" w:hAnsi="Times New Roman"/>
                <w:sz w:val="24"/>
                <w:szCs w:val="24"/>
              </w:rPr>
              <w:t>Cystine</w:t>
            </w:r>
            <w:proofErr w:type="spellEnd"/>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Dec. in obese adult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kat0ta54c","properties":{"formattedCitation":"(Jeevanandam, Ramias &amp; Schiller, 1991)","plainCitation":"(Jeevanandam, Ramias &amp; Schiller, 1991)"},"citationItems":[{"id":1275,"uris":["http://zotero.org/users/local/uX3qe6Q2/items/57UEXJ43"],"uri":["http://zotero.org/users/local/uX3qe6Q2/items/57UEXJ43"],"itemData":{"id":1275,"type":"article-journal","title":"Altered plasma free amino acid levels in obese traumatized man","container-title":"Metabolism: Clinical and Experimental","page":"385-390","volume":"40","issue":"4","source":"PubMed","abstract":"Obesity is a major nutritional disorder that produces many abnormal metabolic responses. The effect of injury-induced stresses acting synergistically with the state of excessive body fat is not well known. Plasma levels of circulating free amino acids reflect the net status of protein breakdown and utilization. Hypoaminoacidemia is a common finding in severe injury and its significance in obese subjects was investigated. We measured in 10 obese (body mass index [BMI] greater than 30) and 10 non-obese (BMI less than 30) traumatized (Injury Severity Score [ISS] 17 to 50) patients, the plasma levels of free amino acids in the early \"flow\" phase of injury when subjects were receiving maintenance fluids without calories or nitrogen. Postabsorptive control samples were obtained from 10 obese and 10 non-obese volunteers. Obese controls showed an increase in valine, leucine, isoleucine, and glutamic acid levels, and a decrease in glycine, tryptophan, threonine, histidine, taurine, citrulline, and cystine levels compared with lean controls. Hypoaminoacidemia was equally seen in traumatized obese and non-obese patients, and it was mainly due to a 24% decrease in nonessential amino acids. Remarkably, essential amino acid levels were the same in all groups. Arginine and ornithine levels were significantly different in traumatized obese compared with non-obese patients. The hypoglycinemia seen in non-obese trauma patients was absent in obese patients. The changes in levels of sulphur-containing amino acids also suggest that monitoring of these levels should be included in the nutritional management of obese trauma patients.","ISSN":"0026-0495","note":"PMID: 2011079","journalAbbreviation":"Metab. Clin. Exp.","language":"eng","author":[{"family":"Jeevanandam","given":"M."},{"family":"Ramias","given":"L."},{"family":"Schiller","given":"W. R."}],"issued":{"date-parts":[["1991",4]]},"PMID":"2011079"}}],"schema":"https://github.com/citation-style-language/schema/raw/master/csl-citation.json"} </w:instrText>
            </w:r>
            <w:r>
              <w:rPr>
                <w:rFonts w:ascii="Times New Roman" w:hAnsi="Times New Roman"/>
                <w:sz w:val="24"/>
                <w:szCs w:val="24"/>
              </w:rPr>
              <w:fldChar w:fldCharType="separate"/>
            </w:r>
            <w:r w:rsidRPr="0043265E">
              <w:rPr>
                <w:rFonts w:ascii="Times New Roman" w:hAnsi="Times New Roman"/>
                <w:sz w:val="24"/>
              </w:rPr>
              <w:t>(</w:t>
            </w:r>
            <w:proofErr w:type="spellStart"/>
            <w:r w:rsidRPr="0043265E">
              <w:rPr>
                <w:rFonts w:ascii="Times New Roman" w:hAnsi="Times New Roman"/>
                <w:sz w:val="24"/>
              </w:rPr>
              <w:t>Jeevanandam</w:t>
            </w:r>
            <w:proofErr w:type="spellEnd"/>
            <w:r w:rsidRPr="0043265E">
              <w:rPr>
                <w:rFonts w:ascii="Times New Roman" w:hAnsi="Times New Roman"/>
                <w:sz w:val="24"/>
              </w:rPr>
              <w:t xml:space="preserve">, </w:t>
            </w:r>
            <w:proofErr w:type="spellStart"/>
            <w:r w:rsidRPr="0043265E">
              <w:rPr>
                <w:rFonts w:ascii="Times New Roman" w:hAnsi="Times New Roman"/>
                <w:sz w:val="24"/>
              </w:rPr>
              <w:t>Ramias</w:t>
            </w:r>
            <w:proofErr w:type="spellEnd"/>
            <w:r w:rsidRPr="0043265E">
              <w:rPr>
                <w:rFonts w:ascii="Times New Roman" w:hAnsi="Times New Roman"/>
                <w:sz w:val="24"/>
              </w:rPr>
              <w:t xml:space="preserve"> &amp; Schiller, 1991)</w:t>
            </w:r>
            <w:r>
              <w:rPr>
                <w:rFonts w:ascii="Times New Roman" w:hAnsi="Times New Roman"/>
                <w:sz w:val="24"/>
                <w:szCs w:val="24"/>
              </w:rPr>
              <w:fldChar w:fldCharType="end"/>
            </w:r>
          </w:p>
        </w:tc>
      </w:tr>
      <w:tr w:rsidR="00C76797" w:rsidRPr="0043265E" w:rsidTr="00C76797">
        <w:trPr>
          <w:trHeight w:val="125"/>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Inc. in obese, </w:t>
            </w:r>
            <w:r>
              <w:rPr>
                <w:rFonts w:ascii="Times New Roman" w:hAnsi="Times New Roman"/>
                <w:sz w:val="24"/>
                <w:szCs w:val="24"/>
              </w:rPr>
              <w:t>T2D</w:t>
            </w:r>
            <w:r w:rsidRPr="0043265E">
              <w:rPr>
                <w:rFonts w:ascii="Times New Roman" w:hAnsi="Times New Roman"/>
                <w:sz w:val="24"/>
                <w:szCs w:val="24"/>
              </w:rPr>
              <w:t xml:space="preserve"> adult female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n7dho93e8","properties":{"formattedCitation":"(Fiehn et al., 2010)","plainCitation":"(Fiehn et al., 2010)"},"citationItems":[{"id":2618,"uris":["http://zotero.org/users/local/uX3qe6Q2/items/8U2ANKHZ"],"uri":["http://zotero.org/users/local/uX3qe6Q2/items/8U2ANKHZ"],"itemData":{"id":2618,"type":"article-journal","title":"Plasma metabolomic profiles reflective of glucose homeostasis in non-diabetic and type 2 diabetic obese African-American women","container-title":"PloS One","page":"e15234","volume":"5","issue":"12","source":"PubMed","abstract":"Insulin resistance progressing to type 2 diabetes mellitus (T2DM) is marked by a broad perturbation of macronutrient intermediary metabolism. Understanding the biochemical networks that underlie metabolic homeostasis and how they associate with insulin action will help unravel diabetes etiology and should foster discovery of new biomarkers of disease risk and severity. We examined differences in plasma concentrations of &gt;350 metabolites in fasted obese T2DM vs. obese non-diabetic African-American women, and utilized principal components analysis to identify 158 metabolite components that strongly correlated with fasting HbA1c over a broad range of the latter (r = -0.631; p&lt;0.0001). In addition to many unidentified small molecules, specific metabolites that were increased significantly in T2DM subjects included certain amino acids and their derivatives (i.e., leucine, 2-ketoisocaproate, valine, cystine, histidine), 2-hydroxybutanoate, long-chain fatty acids, and carbohydrate derivatives. Leucine and valine concentrations rose with increasing HbA1c, and significantly correlated with plasma acetylcarnitine concentrations. It is hypothesized that this reflects a close link between abnormalities in glucose homeostasis, amino acid catabolism, and efficiency of fuel combustion in the tricarboxylic acid (TCA) cycle. It is speculated that a mechanism for potential TCA cycle inefficiency concurrent with insulin resistance is \"anaplerotic stress\" emanating from reduced amino acid-derived carbon flux to TCA cycle intermediates, which if coupled to perturbation in cataplerosis would lead to net reduction in TCA cycle capacity relative to fuel delivery.","DOI":"10.1371/journal.pone.0015234","ISSN":"1932-6203","note":"PMID: 21170321\nPMCID: PMC3000813","journalAbbreviation":"PLoS ONE","language":"eng","author":[{"family":"Fiehn","given":"Oliver"},{"family":"Garvey","given":"W. Timothy"},{"family":"Newman","given":"John W."},{"family":"Lok","given":"Kerry H."},{"family":"Hoppel","given":"Charles L."},{"family":"Adams","given":"Sean H."}],"issued":{"date-parts":[["2010",12,10]]},"PMID":"21170321","PMCID":"PMC3000813"}}],"schema":"https://github.com/citation-style-language/schema/raw/master/csl-citation.json"} </w:instrText>
            </w:r>
            <w:r>
              <w:rPr>
                <w:rFonts w:ascii="Times New Roman" w:hAnsi="Times New Roman"/>
                <w:sz w:val="24"/>
                <w:szCs w:val="24"/>
              </w:rPr>
              <w:fldChar w:fldCharType="separate"/>
            </w:r>
            <w:r w:rsidRPr="0043265E">
              <w:rPr>
                <w:rFonts w:ascii="Times New Roman" w:hAnsi="Times New Roman"/>
                <w:sz w:val="24"/>
              </w:rPr>
              <w:t>(</w:t>
            </w:r>
            <w:proofErr w:type="spellStart"/>
            <w:r w:rsidRPr="0043265E">
              <w:rPr>
                <w:rFonts w:ascii="Times New Roman" w:hAnsi="Times New Roman"/>
                <w:sz w:val="24"/>
              </w:rPr>
              <w:t>Fiehn</w:t>
            </w:r>
            <w:proofErr w:type="spellEnd"/>
            <w:r w:rsidRPr="0043265E">
              <w:rPr>
                <w:rFonts w:ascii="Times New Roman" w:hAnsi="Times New Roman"/>
                <w:sz w:val="24"/>
              </w:rPr>
              <w:t xml:space="preserve"> et al., 2010)</w:t>
            </w:r>
            <w:r>
              <w:rPr>
                <w:rFonts w:ascii="Times New Roman" w:hAnsi="Times New Roman"/>
                <w:sz w:val="24"/>
                <w:szCs w:val="24"/>
              </w:rPr>
              <w:fldChar w:fldCharType="end"/>
            </w:r>
          </w:p>
        </w:tc>
      </w:tr>
      <w:tr w:rsidR="00C76797" w:rsidRPr="0043265E" w:rsidTr="00C76797">
        <w:trPr>
          <w:trHeight w:val="125"/>
        </w:trPr>
        <w:tc>
          <w:tcPr>
            <w:tcW w:w="2785" w:type="dxa"/>
            <w:vMerge w:val="restart"/>
            <w:tcBorders>
              <w:top w:val="single" w:sz="4" w:space="0" w:color="auto"/>
              <w:left w:val="single" w:sz="4" w:space="0" w:color="auto"/>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Glutamate or Glutamine</w:t>
            </w: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proofErr w:type="spellStart"/>
            <w:r w:rsidRPr="0043265E">
              <w:rPr>
                <w:rFonts w:ascii="Times New Roman" w:hAnsi="Times New Roman"/>
                <w:sz w:val="24"/>
                <w:szCs w:val="24"/>
              </w:rPr>
              <w:t>Inc</w:t>
            </w:r>
            <w:proofErr w:type="spellEnd"/>
            <w:r w:rsidRPr="0043265E">
              <w:rPr>
                <w:rFonts w:ascii="Times New Roman" w:hAnsi="Times New Roman"/>
                <w:sz w:val="24"/>
                <w:szCs w:val="24"/>
              </w:rPr>
              <w:t xml:space="preserve"> in obese adult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qqeimb4be","properties":{"formattedCitation":"(Newgard et al., 2009)","plainCitation":"(Newgard et al., 2009)"},"citationItems":[{"id":1073,"uris":["http://zotero.org/users/local/uX3qe6Q2/items/3IM628ZI"],"uri":["http://zotero.org/users/local/uX3qe6Q2/items/3IM628ZI"],"itemData":{"id":1073,"type":"article-journal","title":"A branched-chain amino acid-related metabolic signature that differentiates obese and lean humans and contributes to insulin resistance","container-title":"Cell Metabolism","page":"311-326","volume":"9","issue":"4","source":"PubMed","abstract":"Metabolomic profiling of obese versus lean humans reveals a branched-chain amino acid (BCAA)-related metabolite signature that is suggestive of increased catabolism of BCAA and correlated with insulin resistance. To test its impact on metabolic homeostasis, we fed rats on high-fat (HF), HF with supplemented BCAA (HF/BCAA), or standard chow (SC) diets. Despite having reduced food intake and a low rate of weight gain equivalent to the SC group, HF/BCAA rats were as insulin resistant as HF rats. Pair-feeding of HF diet to match the HF/BCAA animals or BCAA addition to SC diet did not cause insulin resistance. Insulin resistance induced by HF/BCAA feeding was accompanied by chronic phosphorylation of mTOR, JNK, and IRS1Ser307 and by accumulation of multiple acylcarnitines in muscle, and it was reversed by the mTOR inhibitor, rapamycin. Our findings show that in the context of a dietary pattern that includes high fat consumption, BCAA contributes to development of obesity-associated insulin resistance.","DOI":"10.1016/j.cmet.2009.02.002","ISSN":"1932-7420","note":"PMID: 19356713\nPMCID: PMC3640280","journalAbbreviation":"Cell Metab.","language":"eng","author":[{"family":"Newgard","given":"Christopher B."},{"family":"An","given":"Jie"},{"family":"Bain","given":"James R."},{"family":"Muehlbauer","given":"Michael J."},{"family":"Stevens","given":"Robert D."},{"family":"Lien","given":"Lillian F."},{"family":"Haqq","given":"Andrea M."},{"family":"Shah","given":"Svati H."},{"family":"Arlotto","given":"Michelle"},{"family":"Slentz","given":"Cris A."},{"family":"Rochon","given":"James"},{"family":"Gallup","given":"Dianne"},{"family":"Ilkayeva","given":"Olga"},{"family":"Wenner","given":"Brett R."},{"family":"Yancy","given":"William S."},{"family":"Eisenson","given":"Howard"},{"family":"Musante","given":"Gerald"},{"family":"Surwit","given":"Richard S."},{"family":"Millington","given":"David S."},{"family":"Butler","given":"Mark D."},{"family":"Svetkey","given":"Laura P."}],"issued":{"date-parts":[["2009",4]]},"PMID":"19356713","PMCID":"PMC3640280"}}],"schema":"https://github.com/citation-style-language/schema/raw/master/csl-citation.json"} </w:instrText>
            </w:r>
            <w:r>
              <w:rPr>
                <w:rFonts w:ascii="Times New Roman" w:hAnsi="Times New Roman"/>
                <w:sz w:val="24"/>
                <w:szCs w:val="24"/>
              </w:rPr>
              <w:fldChar w:fldCharType="separate"/>
            </w:r>
            <w:r w:rsidRPr="0043265E">
              <w:rPr>
                <w:rFonts w:ascii="Times New Roman" w:hAnsi="Times New Roman"/>
                <w:sz w:val="24"/>
              </w:rPr>
              <w:t>(</w:t>
            </w:r>
            <w:proofErr w:type="spellStart"/>
            <w:r w:rsidRPr="0043265E">
              <w:rPr>
                <w:rFonts w:ascii="Times New Roman" w:hAnsi="Times New Roman"/>
                <w:sz w:val="24"/>
              </w:rPr>
              <w:t>Newgard</w:t>
            </w:r>
            <w:proofErr w:type="spellEnd"/>
            <w:r w:rsidRPr="0043265E">
              <w:rPr>
                <w:rFonts w:ascii="Times New Roman" w:hAnsi="Times New Roman"/>
                <w:sz w:val="24"/>
              </w:rPr>
              <w:t xml:space="preserve"> et al., 2009)</w:t>
            </w:r>
            <w:r>
              <w:rPr>
                <w:rFonts w:ascii="Times New Roman" w:hAnsi="Times New Roman"/>
                <w:sz w:val="24"/>
                <w:szCs w:val="24"/>
              </w:rPr>
              <w:fldChar w:fldCharType="end"/>
            </w:r>
          </w:p>
        </w:tc>
      </w:tr>
      <w:tr w:rsidR="00C76797" w:rsidRPr="0043265E" w:rsidTr="00C76797">
        <w:trPr>
          <w:trHeight w:val="125"/>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Inc. in incident </w:t>
            </w:r>
            <w:r>
              <w:rPr>
                <w:rFonts w:ascii="Times New Roman" w:hAnsi="Times New Roman"/>
                <w:sz w:val="24"/>
                <w:szCs w:val="24"/>
              </w:rPr>
              <w:t>T2D</w:t>
            </w:r>
            <w:r w:rsidRPr="0043265E">
              <w:rPr>
                <w:rFonts w:ascii="Times New Roman" w:hAnsi="Times New Roman"/>
                <w:sz w:val="24"/>
                <w:szCs w:val="24"/>
              </w:rPr>
              <w:t xml:space="preserve"> adult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u3to1b2oh","properties":{"formattedCitation":"(Palmer et al., 2015)","plainCitation":"(Palmer et al., 2015)"},"citationItems":[{"id":2855,"uris":["http://zotero.org/users/local/uX3qe6Q2/items/243MRPS3"],"uri":["http://zotero.org/users/local/uX3qe6Q2/items/243MRPS3"],"itemData":{"id":2855,"type":"article-journal","title":"Metabolomic profile associated with insulin resistance and conversion to diabetes in the Insulin Resistance Atherosclerosis Study","container-title":"The Journal of Clinical Endocrinology and Metabolism","page":"E463-468","volume":"100","issue":"3","source":"PubMed","abstract":"CONTEXT: Metabolomic profiling of amino acids and acylcarnitines has revealed consistent patterns associated with metabolic disease.\nOBJECTIVE: This study used metabolomic profiling to identify analytes associated with insulin sensitivity (SI) and conversion to type 2 diabetes (T2D).\nDESIGN: A multiethnic cohort from the Insulin Resistance Atherosclerosis Study.\nSETTING: Community-based.\nPATIENTS: A total of 196 subjects (European American, Hispanic, and African American) were selected to represent extremes of the SI distribution and conversion to T2D between baseline and followup exams.\nMAIN OUTCOME: Mass spectrometry-based profiling of 69 metabolites. Subjects participated in a frequently sampled i.v. glucose tolerance test to measure SI and acute insulin response. T2D status was determined by a 2-hour oral glucose tolerance test.\nRESULTS: Logistic regression analysis from 72 high and 75 low SI subjects revealed significantly decreased glycine and increased valine, leucine, phenylalanine, and combined glutamine and glutamate (P = .0079-7.7 × 10(-6)) in insulin-resistant subjects. Ethnic-stratified results were strongest in European Americans. Comparing amino acid profiles between subjects that converted to T2D (76 converters; 70 nonconverters) yielded a similar pattern of associations: decreased glycine and increased valine, leucine, and combined glutamine and glutamate (P = .016-.00010). Importantly, β-cell function as a covariate revealed a similar pattern of association.\nCONCLUSIONS: A distinct pattern of differences in amino acids were observed when comparing subjects with high and low levels of SI. This pattern was associated with conversion to T2D, remaining significant when accounting for β-cell function, emphasizing a link between this metabolic profile and insulin resistance. These results demonstrate a consistent metabolic signature associated with insulin resistance and conversion to T2D, providing potential insight into underlying mechanisms of disease pathogenesis.","DOI":"10.1210/jc.2014-2357","ISSN":"1945-7197","note":"PMID: 25423564\nPMCID: PMC4333040","journalAbbreviation":"J. Clin. Endocrinol. Metab.","language":"eng","author":[{"family":"Palmer","given":"Nicholette D."},{"family":"Stevens","given":"Robert D."},{"family":"Antinozzi","given":"Peter A."},{"family":"Anderson","given":"Andrea"},{"family":"Bergman","given":"Richard N."},{"family":"Wagenknecht","given":"Lynne E."},{"family":"Newgard","given":"Christopher B."},{"family":"Bowden","given":"Donald W."}],"issued":{"date-parts":[["2015",3]]},"PMID":"25423564","PMCID":"PMC4333040"}}],"schema":"https://github.com/citation-style-language/schema/raw/master/csl-citation.json"} </w:instrText>
            </w:r>
            <w:r>
              <w:rPr>
                <w:rFonts w:ascii="Times New Roman" w:hAnsi="Times New Roman"/>
                <w:sz w:val="24"/>
                <w:szCs w:val="24"/>
              </w:rPr>
              <w:fldChar w:fldCharType="separate"/>
            </w:r>
            <w:r w:rsidRPr="0043265E">
              <w:rPr>
                <w:rFonts w:ascii="Times New Roman" w:hAnsi="Times New Roman"/>
                <w:sz w:val="24"/>
              </w:rPr>
              <w:t>(Palmer et al., 2015)</w:t>
            </w:r>
            <w:r>
              <w:rPr>
                <w:rFonts w:ascii="Times New Roman" w:hAnsi="Times New Roman"/>
                <w:sz w:val="24"/>
                <w:szCs w:val="24"/>
              </w:rPr>
              <w:fldChar w:fldCharType="end"/>
            </w:r>
          </w:p>
        </w:tc>
      </w:tr>
      <w:tr w:rsidR="00C76797" w:rsidRPr="0043265E" w:rsidTr="00C76797">
        <w:trPr>
          <w:trHeight w:val="50"/>
        </w:trPr>
        <w:tc>
          <w:tcPr>
            <w:tcW w:w="2785" w:type="dxa"/>
            <w:vMerge w:val="restart"/>
            <w:tcBorders>
              <w:top w:val="single" w:sz="4" w:space="0" w:color="auto"/>
              <w:left w:val="single" w:sz="4" w:space="0" w:color="auto"/>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Glycine</w:t>
            </w: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Dec. in obese adults</w:t>
            </w:r>
          </w:p>
        </w:tc>
        <w:tc>
          <w:tcPr>
            <w:tcW w:w="4136" w:type="dxa"/>
            <w:tcBorders>
              <w:top w:val="single" w:sz="4" w:space="0" w:color="auto"/>
              <w:left w:val="nil"/>
              <w:bottom w:val="single" w:sz="4" w:space="0" w:color="auto"/>
              <w:right w:val="single" w:sz="4" w:space="0" w:color="auto"/>
            </w:tcBorders>
            <w:hideMark/>
          </w:tcPr>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e0t9937nm","properties":{"formattedCitation":"(Felig, Marliss &amp; Cahill, 1969)","plainCitation":"(Felig, Marliss &amp; Cahill, 1969)"},"citationItems":[{"id":2395,"uris":["http://zotero.org/users/local/uX3qe6Q2/items/SPE8D5FN"],"uri":["http://zotero.org/users/local/uX3qe6Q2/items/SPE8D5FN"],"itemData":{"id":2395,"type":"article-journal","title":"Plasma amino acid levels and insulin secretion in obesity","container-title":"New England Journal of Medicine","page":"811-816","volume":"281","issue":"15","source":"Taylor and Francis+NEJM","abstract":"ABERRATIONS in glucose utilization1 and in lipolytic mechanisms2 and diminished responsiveness to exogenous insulin3 , 4 have been well documented in obesity. In addition, since the advent of the immunoassay technic,5 increased secretion of immunoreactive insulin has been repeatedly demonstrated in overweight subjects.6 7 8 Although it has been known for 40 years that insulin can lower plasma amino acid levels9 and occupies a central role in protein as well as carbohydrate and fat metabolism,10 little information is available regarding plasma amino acids in obesity. The importance of determining amino acid levels in a situation characterized by hyperinsulinemia is underscored by the recent demonstration . . .","DOI":"10.1056/NEJM196910092811503","ISSN":"0028-4793","note":"PMID: 5809519","author":[{"family":"Felig","given":"Philip"},{"family":"Marliss","given":"Errol"},{"family":"Cahill","given":"George F. Jr."}],"issued":{"date-parts":[["1969",10,9]]},"PMID":"5809519"}}],"schema":"https://github.com/citation-style-language/schema/raw/master/csl-citation.json"} </w:instrText>
            </w:r>
            <w:r>
              <w:rPr>
                <w:rFonts w:ascii="Times New Roman" w:hAnsi="Times New Roman"/>
                <w:sz w:val="24"/>
                <w:szCs w:val="24"/>
              </w:rPr>
              <w:fldChar w:fldCharType="separate"/>
            </w:r>
            <w:r w:rsidRPr="0043265E">
              <w:rPr>
                <w:rFonts w:ascii="Times New Roman" w:hAnsi="Times New Roman"/>
                <w:sz w:val="24"/>
              </w:rPr>
              <w:t>(</w:t>
            </w:r>
            <w:proofErr w:type="spellStart"/>
            <w:r w:rsidRPr="0043265E">
              <w:rPr>
                <w:rFonts w:ascii="Times New Roman" w:hAnsi="Times New Roman"/>
                <w:sz w:val="24"/>
              </w:rPr>
              <w:t>Felig</w:t>
            </w:r>
            <w:proofErr w:type="spellEnd"/>
            <w:r w:rsidRPr="0043265E">
              <w:rPr>
                <w:rFonts w:ascii="Times New Roman" w:hAnsi="Times New Roman"/>
                <w:sz w:val="24"/>
              </w:rPr>
              <w:t xml:space="preserve">, </w:t>
            </w:r>
            <w:proofErr w:type="spellStart"/>
            <w:r w:rsidRPr="0043265E">
              <w:rPr>
                <w:rFonts w:ascii="Times New Roman" w:hAnsi="Times New Roman"/>
                <w:sz w:val="24"/>
              </w:rPr>
              <w:t>Marliss</w:t>
            </w:r>
            <w:proofErr w:type="spellEnd"/>
            <w:r w:rsidRPr="0043265E">
              <w:rPr>
                <w:rFonts w:ascii="Times New Roman" w:hAnsi="Times New Roman"/>
                <w:sz w:val="24"/>
              </w:rPr>
              <w:t xml:space="preserve"> &amp; Cahill, 1969)</w:t>
            </w:r>
            <w:r>
              <w:rPr>
                <w:rFonts w:ascii="Times New Roman" w:hAnsi="Times New Roman"/>
                <w:sz w:val="24"/>
                <w:szCs w:val="24"/>
              </w:rPr>
              <w:fldChar w:fldCharType="end"/>
            </w:r>
          </w:p>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7fnm0vo6a","properties":{"formattedCitation":"(Newgard et al., 2009)","plainCitation":"(Newgard et al., 2009)"},"citationItems":[{"id":1073,"uris":["http://zotero.org/users/local/uX3qe6Q2/items/3IM628ZI"],"uri":["http://zotero.org/users/local/uX3qe6Q2/items/3IM628ZI"],"itemData":{"id":1073,"type":"article-journal","title":"A branched-chain amino acid-related metabolic signature that differentiates obese and lean humans and contributes to insulin resistance","container-title":"Cell Metabolism","page":"311-326","volume":"9","issue":"4","source":"PubMed","abstract":"Metabolomic profiling of obese versus lean humans reveals a branched-chain amino acid (BCAA)-related metabolite signature that is suggestive of increased catabolism of BCAA and correlated with insulin resistance. To test its impact on metabolic homeostasis, we fed rats on high-fat (HF), HF with supplemented BCAA (HF/BCAA), or standard chow (SC) diets. Despite having reduced food intake and a low rate of weight gain equivalent to the SC group, HF/BCAA rats were as insulin resistant as HF rats. Pair-feeding of HF diet to match the HF/BCAA animals or BCAA addition to SC diet did not cause insulin resistance. Insulin resistance induced by HF/BCAA feeding was accompanied by chronic phosphorylation of mTOR, JNK, and IRS1Ser307 and by accumulation of multiple acylcarnitines in muscle, and it was reversed by the mTOR inhibitor, rapamycin. Our findings show that in the context of a dietary pattern that includes high fat consumption, BCAA contributes to development of obesity-associated insulin resistance.","DOI":"10.1016/j.cmet.2009.02.002","ISSN":"1932-7420","note":"PMID: 19356713\nPMCID: PMC3640280","journalAbbreviation":"Cell Metab.","language":"eng","author":[{"family":"Newgard","given":"Christopher B."},{"family":"An","given":"Jie"},{"family":"Bain","given":"James R."},{"family":"Muehlbauer","given":"Michael J."},{"family":"Stevens","given":"Robert D."},{"family":"Lien","given":"Lillian F."},{"family":"Haqq","given":"Andrea M."},{"family":"Shah","given":"Svati H."},{"family":"Arlotto","given":"Michelle"},{"family":"Slentz","given":"Cris A."},{"family":"Rochon","given":"James"},{"family":"Gallup","given":"Dianne"},{"family":"Ilkayeva","given":"Olga"},{"family":"Wenner","given":"Brett R."},{"family":"Yancy","given":"William S."},{"family":"Eisenson","given":"Howard"},{"family":"Musante","given":"Gerald"},{"family":"Surwit","given":"Richard S."},{"family":"Millington","given":"David S."},{"family":"Butler","given":"Mark D."},{"family":"Svetkey","given":"Laura P."}],"issued":{"date-parts":[["2009",4]]},"PMID":"19356713","PMCID":"PMC3640280"}}],"schema":"https://github.com/citation-style-language/schema/raw/master/csl-citation.json"} </w:instrText>
            </w:r>
            <w:r>
              <w:rPr>
                <w:rFonts w:ascii="Times New Roman" w:hAnsi="Times New Roman"/>
                <w:sz w:val="24"/>
                <w:szCs w:val="24"/>
              </w:rPr>
              <w:fldChar w:fldCharType="separate"/>
            </w:r>
            <w:r w:rsidRPr="0043265E">
              <w:rPr>
                <w:rFonts w:ascii="Times New Roman" w:hAnsi="Times New Roman"/>
                <w:sz w:val="24"/>
              </w:rPr>
              <w:t>(</w:t>
            </w:r>
            <w:proofErr w:type="spellStart"/>
            <w:r w:rsidRPr="0043265E">
              <w:rPr>
                <w:rFonts w:ascii="Times New Roman" w:hAnsi="Times New Roman"/>
                <w:sz w:val="24"/>
              </w:rPr>
              <w:t>Newgard</w:t>
            </w:r>
            <w:proofErr w:type="spellEnd"/>
            <w:r w:rsidRPr="0043265E">
              <w:rPr>
                <w:rFonts w:ascii="Times New Roman" w:hAnsi="Times New Roman"/>
                <w:sz w:val="24"/>
              </w:rPr>
              <w:t xml:space="preserve"> et al., 2009)</w:t>
            </w:r>
            <w:r>
              <w:rPr>
                <w:rFonts w:ascii="Times New Roman" w:hAnsi="Times New Roman"/>
                <w:sz w:val="24"/>
                <w:szCs w:val="24"/>
              </w:rPr>
              <w:fldChar w:fldCharType="end"/>
            </w:r>
          </w:p>
        </w:tc>
      </w:tr>
      <w:tr w:rsidR="00C76797" w:rsidRPr="0043265E" w:rsidTr="00C76797">
        <w:trPr>
          <w:trHeight w:val="50"/>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Dec. in </w:t>
            </w:r>
            <w:r>
              <w:rPr>
                <w:rFonts w:ascii="Times New Roman" w:hAnsi="Times New Roman"/>
                <w:sz w:val="24"/>
                <w:szCs w:val="24"/>
              </w:rPr>
              <w:t>T2D</w:t>
            </w:r>
            <w:r w:rsidRPr="0043265E">
              <w:rPr>
                <w:rFonts w:ascii="Times New Roman" w:hAnsi="Times New Roman"/>
                <w:sz w:val="24"/>
                <w:szCs w:val="24"/>
              </w:rPr>
              <w:t xml:space="preserve"> adult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1q8pck8i9","properties":{"formattedCitation":"(Wang-Sattler et al., 2012)","plainCitation":"(Wang-Sattler et al., 2012)"},"citationItems":[{"id":2869,"uris":["http://zotero.org/users/local/uX3qe6Q2/items/HXMBKP3H"],"uri":["http://zotero.org/users/local/uX3qe6Q2/items/HXMBKP3H"],"itemData":{"id":2869,"type":"article-journal","title":"Novel biomarkers for pre-diabetes identified by metabolomics","container-title":"Molecular Systems Biology","page":"615","volume":"8","source":"PubMed Central","abstract":"A targeted metabolomics approach was used to identify candidate biomarkers of pre-diabetes. The relevance of the identified metabolites is further corroborated with a protein-metabolite interaction network and gene expression data., \n          \n            \n          \n        , \n          \n            \n              Three metabolites (glycine, lysophosphatidylcholine (LPC) (18:2) and acetylcarnitine C2) were found with significantly altered levels in pre-diabetic individuals compared with normal controls.\n            \n            \n              Lower levels of glycine and LPC (18:2) were found to predict risks for pre-diabetes and type 2 diabetes (T2D).\n            \n            \n              Seven T2D-related genes (PPARG, TCF7L2, HNF1A, GCK, IGF1, IRS1 and IDE) are functionally associated with the three identified metabolites.\n            \n            \n              The unique combination of methodologies, including prospective population-based and nested case–control, as well as cross-sectional studies, was essential for the identification of the reported biomarkers.\n            \n          \n        , Type 2 diabetes (T2D) can be prevented in pre-diabetic individuals with impaired glucose tolerance (IGT). Here, we have used a metabolomics approach to identify candidate biomarkers of pre-diabetes. We quantified 140 metabolites for 4297 fasting serum samples in the population-based Cooperative Health Research in the Region of Augsburg (KORA) cohort. Our study revealed significant metabolic variation in pre-diabetic individuals that are distinct from known diabetes risk indicators, such as glycosylated hemoglobin levels, fasting glucose and insulin. We identified three metabolites (glycine, lysophosphatidylcholine (LPC) (18:2) and acetylcarnitine) that had significantly altered levels in IGT individuals as compared to those with normal glucose tolerance, with P-values ranging from 2.4 × 10−4 to 2.1 × 10−13. Lower levels of glycine and LPC were found to be predictors not only for IGT but also for T2D, and were independently confirmed in the European Prospective Investigation into Cancer and Nutrition (EPIC)-Potsdam cohort. Using metabolite–protein network analysis, we identified seven T2D-related genes that are associated with these three IGT-specific metabolites by multiple interactions with four enzymes. The expression levels of these enzymes correlate with changes in the metabolite concentrations linked to diabetes. Our results may help developing novel strategies to prevent T2D.","DOI":"10.1038/msb.2012.43","ISSN":"1744-4292","note":"PMID: 23010998\nPMCID: PMC3472689","journalAbbreviation":"Mol Syst Biol","author":[{"family":"Wang-Sattler","given":"Rui"},{"family":"Yu","given":"Zhonghao"},{"family":"Herder","given":"Christian"},{"family":"Messias","given":"Ana C"},{"family":"Floegel","given":"Anna"},{"family":"He","given":"Ying"},{"family":"Heim","given":"Katharina"},{"family":"Campillos","given":"Monica"},{"family":"Holzapfel","given":"Christina"},{"family":"Thorand","given":"Barbara"},{"family":"Grallert","given":"Harald"},{"family":"Xu","given":"Tao"},{"family":"Bader","given":"Erik"},{"family":"Huth","given":"Cornelia"},{"family":"Mittelstrass","given":"Kirstin"},{"family":"Döring","given":"Angela"},{"family":"Meisinger","given":"Christa"},{"family":"Gieger","given":"Christian"},{"family":"Prehn","given":"Cornelia"},{"family":"Roemisch-Margl","given":"Werner"},{"family":"Carstensen","given":"Maren"},{"family":"Xie","given":"Lu"},{"family":"Yamanaka-Okumura","given":"Hisami"},{"family":"Xing","given":"Guihong"},{"family":"Ceglarek","given":"Uta"},{"family":"Thiery","given":"Joachim"},{"family":"Giani","given":"Guido"},{"family":"Lickert","given":"Heiko"},{"family":"Lin","given":"Xu"},{"family":"Li","given":"Yixue"},{"family":"Boeing","given":"Heiner"},{"family":"Joost","given":"Hans-Georg"},{"family":"Angelis","given":"Martin Hrabé","non-dropping-particle":"de"},{"family":"Rathmann","given":"Wolfgang"},{"family":"Suhre","given":"Karsten"},{"family":"Prokisch","given":"Holger"},{"family":"Peters","given":"Annette"},{"family":"Meitinger","given":"Thomas"},{"family":"Roden","given":"Michael"},{"family":"Wichmann","given":"H-Erich"},{"family":"Pischon","given":"Tobias"},{"family":"Adamski","given":"Jerzy"},{"family":"Illig","given":"Thomas"}],"issued":{"date-parts":[["2012",9,25]]},"PMID":"23010998","PMCID":"PMC3472689"}}],"schema":"https://github.com/citation-style-language/schema/raw/master/csl-citation.json"} </w:instrText>
            </w:r>
            <w:r>
              <w:rPr>
                <w:rFonts w:ascii="Times New Roman" w:hAnsi="Times New Roman"/>
                <w:sz w:val="24"/>
                <w:szCs w:val="24"/>
              </w:rPr>
              <w:fldChar w:fldCharType="separate"/>
            </w:r>
            <w:r w:rsidRPr="0043265E">
              <w:rPr>
                <w:rFonts w:ascii="Times New Roman" w:hAnsi="Times New Roman"/>
                <w:sz w:val="24"/>
              </w:rPr>
              <w:t>(Wang-Sattler et al., 2012)</w:t>
            </w:r>
            <w:r>
              <w:rPr>
                <w:rFonts w:ascii="Times New Roman" w:hAnsi="Times New Roman"/>
                <w:sz w:val="24"/>
                <w:szCs w:val="24"/>
              </w:rPr>
              <w:fldChar w:fldCharType="end"/>
            </w:r>
          </w:p>
        </w:tc>
      </w:tr>
      <w:tr w:rsidR="00C76797" w:rsidRPr="0043265E" w:rsidTr="00C76797">
        <w:trPr>
          <w:trHeight w:val="50"/>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Dec. in obese </w:t>
            </w:r>
            <w:r>
              <w:rPr>
                <w:rFonts w:ascii="Times New Roman" w:hAnsi="Times New Roman"/>
                <w:sz w:val="24"/>
                <w:szCs w:val="24"/>
              </w:rPr>
              <w:t>T2D</w:t>
            </w:r>
            <w:r w:rsidRPr="0043265E">
              <w:rPr>
                <w:rFonts w:ascii="Times New Roman" w:hAnsi="Times New Roman"/>
                <w:sz w:val="24"/>
                <w:szCs w:val="24"/>
              </w:rPr>
              <w:t xml:space="preserve"> adult female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u9b2hljkl","properties":{"formattedCitation":"(Fiehn et al., 2010)","plainCitation":"(Fiehn et al., 2010)"},"citationItems":[{"id":2618,"uris":["http://zotero.org/users/local/uX3qe6Q2/items/8U2ANKHZ"],"uri":["http://zotero.org/users/local/uX3qe6Q2/items/8U2ANKHZ"],"itemData":{"id":2618,"type":"article-journal","title":"Plasma metabolomic profiles reflective of glucose homeostasis in non-diabetic and type 2 diabetic obese African-American women","container-title":"PloS One","page":"e15234","volume":"5","issue":"12","source":"PubMed","abstract":"Insulin resistance progressing to type 2 diabetes mellitus (T2DM) is marked by a broad perturbation of macronutrient intermediary metabolism. Understanding the biochemical networks that underlie metabolic homeostasis and how they associate with insulin action will help unravel diabetes etiology and should foster discovery of new biomarkers of disease risk and severity. We examined differences in plasma concentrations of &gt;350 metabolites in fasted obese T2DM vs. obese non-diabetic African-American women, and utilized principal components analysis to identify 158 metabolite components that strongly correlated with fasting HbA1c over a broad range of the latter (r = -0.631; p&lt;0.0001). In addition to many unidentified small molecules, specific metabolites that were increased significantly in T2DM subjects included certain amino acids and their derivatives (i.e., leucine, 2-ketoisocaproate, valine, cystine, histidine), 2-hydroxybutanoate, long-chain fatty acids, and carbohydrate derivatives. Leucine and valine concentrations rose with increasing HbA1c, and significantly correlated with plasma acetylcarnitine concentrations. It is hypothesized that this reflects a close link between abnormalities in glucose homeostasis, amino acid catabolism, and efficiency of fuel combustion in the tricarboxylic acid (TCA) cycle. It is speculated that a mechanism for potential TCA cycle inefficiency concurrent with insulin resistance is \"anaplerotic stress\" emanating from reduced amino acid-derived carbon flux to TCA cycle intermediates, which if coupled to perturbation in cataplerosis would lead to net reduction in TCA cycle capacity relative to fuel delivery.","DOI":"10.1371/journal.pone.0015234","ISSN":"1932-6203","note":"PMID: 21170321\nPMCID: PMC3000813","journalAbbreviation":"PLoS ONE","language":"eng","author":[{"family":"Fiehn","given":"Oliver"},{"family":"Garvey","given":"W. Timothy"},{"family":"Newman","given":"John W."},{"family":"Lok","given":"Kerry H."},{"family":"Hoppel","given":"Charles L."},{"family":"Adams","given":"Sean H."}],"issued":{"date-parts":[["2010",12,10]]},"PMID":"21170321","PMCID":"PMC3000813"}}],"schema":"https://github.com/citation-style-language/schema/raw/master/csl-citation.json"} </w:instrText>
            </w:r>
            <w:r>
              <w:rPr>
                <w:rFonts w:ascii="Times New Roman" w:hAnsi="Times New Roman"/>
                <w:sz w:val="24"/>
                <w:szCs w:val="24"/>
              </w:rPr>
              <w:fldChar w:fldCharType="separate"/>
            </w:r>
            <w:r w:rsidRPr="0043265E">
              <w:rPr>
                <w:rFonts w:ascii="Times New Roman" w:hAnsi="Times New Roman"/>
                <w:sz w:val="24"/>
              </w:rPr>
              <w:t>(</w:t>
            </w:r>
            <w:proofErr w:type="spellStart"/>
            <w:r w:rsidRPr="0043265E">
              <w:rPr>
                <w:rFonts w:ascii="Times New Roman" w:hAnsi="Times New Roman"/>
                <w:sz w:val="24"/>
              </w:rPr>
              <w:t>Fiehn</w:t>
            </w:r>
            <w:proofErr w:type="spellEnd"/>
            <w:r w:rsidRPr="0043265E">
              <w:rPr>
                <w:rFonts w:ascii="Times New Roman" w:hAnsi="Times New Roman"/>
                <w:sz w:val="24"/>
              </w:rPr>
              <w:t xml:space="preserve"> et al., 2010)</w:t>
            </w:r>
            <w:r>
              <w:rPr>
                <w:rFonts w:ascii="Times New Roman" w:hAnsi="Times New Roman"/>
                <w:sz w:val="24"/>
                <w:szCs w:val="24"/>
              </w:rPr>
              <w:fldChar w:fldCharType="end"/>
            </w:r>
          </w:p>
        </w:tc>
      </w:tr>
      <w:tr w:rsidR="00C76797" w:rsidRPr="0043265E" w:rsidTr="00C76797">
        <w:trPr>
          <w:trHeight w:val="50"/>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Dec. in incident </w:t>
            </w:r>
            <w:r>
              <w:rPr>
                <w:rFonts w:ascii="Times New Roman" w:hAnsi="Times New Roman"/>
                <w:sz w:val="24"/>
                <w:szCs w:val="24"/>
              </w:rPr>
              <w:t>T2D</w:t>
            </w:r>
          </w:p>
        </w:tc>
        <w:tc>
          <w:tcPr>
            <w:tcW w:w="4136" w:type="dxa"/>
            <w:tcBorders>
              <w:top w:val="single" w:sz="4" w:space="0" w:color="auto"/>
              <w:left w:val="nil"/>
              <w:bottom w:val="single" w:sz="4" w:space="0" w:color="auto"/>
              <w:right w:val="single" w:sz="4" w:space="0" w:color="auto"/>
            </w:tcBorders>
            <w:hideMark/>
          </w:tcPr>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ls468i1i7","properties":{"formattedCitation":"(Wang-Sattler et al., 2012)","plainCitation":"(Wang-Sattler et al., 2012)"},"citationItems":[{"id":2869,"uris":["http://zotero.org/users/local/uX3qe6Q2/items/HXMBKP3H"],"uri":["http://zotero.org/users/local/uX3qe6Q2/items/HXMBKP3H"],"itemData":{"id":2869,"type":"article-journal","title":"Novel biomarkers for pre-diabetes identified by metabolomics","container-title":"Molecular Systems Biology","page":"615","volume":"8","source":"PubMed Central","abstract":"A targeted metabolomics approach was used to identify candidate biomarkers of pre-diabetes. The relevance of the identified metabolites is further corroborated with a protein-metabolite interaction network and gene expression data., \n          \n            \n          \n        , \n          \n            \n              Three metabolites (glycine, lysophosphatidylcholine (LPC) (18:2) and acetylcarnitine C2) were found with significantly altered levels in pre-diabetic individuals compared with normal controls.\n            \n            \n              Lower levels of glycine and LPC (18:2) were found to predict risks for pre-diabetes and type 2 diabetes (T2D).\n            \n            \n              Seven T2D-related genes (PPARG, TCF7L2, HNF1A, GCK, IGF1, IRS1 and IDE) are functionally associated with the three identified metabolites.\n            \n            \n              The unique combination of methodologies, including prospective population-based and nested case–control, as well as cross-sectional studies, was essential for the identification of the reported biomarkers.\n            \n          \n        , Type 2 diabetes (T2D) can be prevented in pre-diabetic individuals with impaired glucose tolerance (IGT). Here, we have used a metabolomics approach to identify candidate biomarkers of pre-diabetes. We quantified 140 metabolites for 4297 fasting serum samples in the population-based Cooperative Health Research in the Region of Augsburg (KORA) cohort. Our study revealed significant metabolic variation in pre-diabetic individuals that are distinct from known diabetes risk indicators, such as glycosylated hemoglobin levels, fasting glucose and insulin. We identified three metabolites (glycine, lysophosphatidylcholine (LPC) (18:2) and acetylcarnitine) that had significantly altered levels in IGT individuals as compared to those with normal glucose tolerance, with P-values ranging from 2.4 × 10−4 to 2.1 × 10−13. Lower levels of glycine and LPC were found to be predictors not only for IGT but also for T2D, and were independently confirmed in the European Prospective Investigation into Cancer and Nutrition (EPIC)-Potsdam cohort. Using metabolite–protein network analysis, we identified seven T2D-related genes that are associated with these three IGT-specific metabolites by multiple interactions with four enzymes. The expression levels of these enzymes correlate with changes in the metabolite concentrations linked to diabetes. Our results may help developing novel strategies to prevent T2D.","DOI":"10.1038/msb.2012.43","ISSN":"1744-4292","note":"PMID: 23010998\nPMCID: PMC3472689","journalAbbreviation":"Mol Syst Biol","author":[{"family":"Wang-Sattler","given":"Rui"},{"family":"Yu","given":"Zhonghao"},{"family":"Herder","given":"Christian"},{"family":"Messias","given":"Ana C"},{"family":"Floegel","given":"Anna"},{"family":"He","given":"Ying"},{"family":"Heim","given":"Katharina"},{"family":"Campillos","given":"Monica"},{"family":"Holzapfel","given":"Christina"},{"family":"Thorand","given":"Barbara"},{"family":"Grallert","given":"Harald"},{"family":"Xu","given":"Tao"},{"family":"Bader","given":"Erik"},{"family":"Huth","given":"Cornelia"},{"family":"Mittelstrass","given":"Kirstin"},{"family":"Döring","given":"Angela"},{"family":"Meisinger","given":"Christa"},{"family":"Gieger","given":"Christian"},{"family":"Prehn","given":"Cornelia"},{"family":"Roemisch-Margl","given":"Werner"},{"family":"Carstensen","given":"Maren"},{"family":"Xie","given":"Lu"},{"family":"Yamanaka-Okumura","given":"Hisami"},{"family":"Xing","given":"Guihong"},{"family":"Ceglarek","given":"Uta"},{"family":"Thiery","given":"Joachim"},{"family":"Giani","given":"Guido"},{"family":"Lickert","given":"Heiko"},{"family":"Lin","given":"Xu"},{"family":"Li","given":"Yixue"},{"family":"Boeing","given":"Heiner"},{"family":"Joost","given":"Hans-Georg"},{"family":"Angelis","given":"Martin Hrabé","non-dropping-particle":"de"},{"family":"Rathmann","given":"Wolfgang"},{"family":"Suhre","given":"Karsten"},{"family":"Prokisch","given":"Holger"},{"family":"Peters","given":"Annette"},{"family":"Meitinger","given":"Thomas"},{"family":"Roden","given":"Michael"},{"family":"Wichmann","given":"H-Erich"},{"family":"Pischon","given":"Tobias"},{"family":"Adamski","given":"Jerzy"},{"family":"Illig","given":"Thomas"}],"issued":{"date-parts":[["2012",9,25]]},"PMID":"23010998","PMCID":"PMC3472689"}}],"schema":"https://github.com/citation-style-language/schema/raw/master/csl-citation.json"} </w:instrText>
            </w:r>
            <w:r>
              <w:rPr>
                <w:rFonts w:ascii="Times New Roman" w:hAnsi="Times New Roman"/>
                <w:sz w:val="24"/>
                <w:szCs w:val="24"/>
              </w:rPr>
              <w:fldChar w:fldCharType="separate"/>
            </w:r>
            <w:r w:rsidRPr="0043265E">
              <w:rPr>
                <w:rFonts w:ascii="Times New Roman" w:hAnsi="Times New Roman"/>
                <w:sz w:val="24"/>
              </w:rPr>
              <w:t>(Wang-Sattler et al., 2012)</w:t>
            </w:r>
            <w:r>
              <w:rPr>
                <w:rFonts w:ascii="Times New Roman" w:hAnsi="Times New Roman"/>
                <w:sz w:val="24"/>
                <w:szCs w:val="24"/>
              </w:rPr>
              <w:fldChar w:fldCharType="end"/>
            </w:r>
          </w:p>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2gpetaj7vr","properties":{"formattedCitation":"(Floegel et al., 2014)","plainCitation":"(Floegel et al., 2014)"},"citationItems":[{"id":1491,"uris":["http://zotero.org/users/local/uX3qe6Q2/items/6PVHMV42"],"uri":["http://zotero.org/users/local/uX3qe6Q2/items/6PVHMV42"],"itemData":{"id":1491,"type":"article-journal","title":"Linking diet, physical activity, cardiorespiratory fitness and obesity to serum metabolite networks: findings from a population-based study","container-title":"International Journal of Obesity (2005)","page":"1388-1396","volume":"38","issue":"11","source":"PubMed","abstract":"OBJECTIVE: It is not yet resolved how lifestyle factors and intermediate phenotypes interrelate with metabolic pathways. We aimed to investigate the associations between diet, physical activity, cardiorespiratory fitness and obesity with serum metabolite networks in a population-based study.\nMETHODS: The present study included 2380 participants of a randomly drawn subcohort of the European Prospective Investigation into Cancer and Nutrition-Potsdam. Targeted metabolomics was used to measure 127 serum metabolites. Additional data were available including anthropometric measurements, dietary assessment including intake of whole-grain bread, coffee and cake and cookies by food frequency questionnaire, and objectively measured physical activity energy expenditure and cardiorespiratory fitness in a subsample of 100 participants. In a data-driven approach, Gaussian graphical modeling was used to draw metabolite networks and depict relevant associations between exposures and serum metabolites. In addition, the relationship of different exposure metabolite networks was estimated.\nRESULTS: In the serum metabolite network, the different metabolite classes could be separated. There was a big group of phospholipids and acylcarnitines, a group of amino acids and C6-sugar. Amino acids were particularly positively associated with cardiorespiratory fitness and physical activity. C6-sugar and acylcarnitines were positively associated with obesity and inversely with intake of whole-grain bread. Phospholipids showed opposite associations with obesity and coffee intake. Metabolite networks of coffee intake and obesity were strongly inversely correlated (body mass index (BMI): r = -0.57 and waist circumference: r = -0.59). A strong positive correlation was observed between metabolite networks of BMI and waist circumference (r = 0.99), as well as the metabolite networks of cake and cookie intake with cardiorespiratory fitness and intake of whole-grain bread (r = 0.52 and r = 0.50; respectively).\nCONCLUSIONS: Lifestyle factors and phenotypes seem to interrelate in various metabolic pathways. A possible protective effect of coffee could be mediated via counterbalance of pathways of obesity involving hepatic phospholipids. Experimental studies should validate the biological mechanisms.","DOI":"10.1038/ijo.2014.39","ISSN":"1476-5497","note":"PMID: 24608922\nPMCID: PMC4229626","shortTitle":"Linking diet, physical activity, cardiorespiratory fitness and obesity to serum metabolite networks","journalAbbreviation":"Int J Obes (Lond)","language":"eng","author":[{"family":"Floegel","given":"A."},{"family":"Wientzek","given":"A."},{"family":"Bachlechner","given":"U."},{"family":"Jacobs","given":"S."},{"family":"Drogan","given":"D."},{"family":"Prehn","given":"C."},{"family":"Adamski","given":"J."},{"family":"Krumsiek","given":"J."},{"family":"Schulze","given":"M. B."},{"family":"Pischon","given":"T."},{"family":"Boeing","given":"H."}],"issued":{"date-parts":[["2014",11]]},"PMID":"24608922","PMCID":"PMC4229626"}}],"schema":"https://github.com/citation-style-language/schema/raw/master/csl-citation.json"} </w:instrText>
            </w:r>
            <w:r>
              <w:rPr>
                <w:rFonts w:ascii="Times New Roman" w:hAnsi="Times New Roman"/>
                <w:sz w:val="24"/>
                <w:szCs w:val="24"/>
              </w:rPr>
              <w:fldChar w:fldCharType="separate"/>
            </w:r>
            <w:r w:rsidRPr="0043265E">
              <w:rPr>
                <w:rFonts w:ascii="Times New Roman" w:hAnsi="Times New Roman"/>
                <w:sz w:val="24"/>
              </w:rPr>
              <w:t>(</w:t>
            </w:r>
            <w:proofErr w:type="spellStart"/>
            <w:r w:rsidRPr="0043265E">
              <w:rPr>
                <w:rFonts w:ascii="Times New Roman" w:hAnsi="Times New Roman"/>
                <w:sz w:val="24"/>
              </w:rPr>
              <w:t>Floegel</w:t>
            </w:r>
            <w:proofErr w:type="spellEnd"/>
            <w:r w:rsidRPr="0043265E">
              <w:rPr>
                <w:rFonts w:ascii="Times New Roman" w:hAnsi="Times New Roman"/>
                <w:sz w:val="24"/>
              </w:rPr>
              <w:t xml:space="preserve"> et al., 2014)</w:t>
            </w:r>
            <w:r>
              <w:rPr>
                <w:rFonts w:ascii="Times New Roman" w:hAnsi="Times New Roman"/>
                <w:sz w:val="24"/>
                <w:szCs w:val="24"/>
              </w:rPr>
              <w:fldChar w:fldCharType="end"/>
            </w:r>
          </w:p>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57nr5bnlc","properties":{"formattedCitation":"(Palmer et al., 2015)","plainCitation":"(Palmer et al., 2015)"},"citationItems":[{"id":2855,"uris":["http://zotero.org/users/local/uX3qe6Q2/items/243MRPS3"],"uri":["http://zotero.org/users/local/uX3qe6Q2/items/243MRPS3"],"itemData":{"id":2855,"type":"article-journal","title":"Metabolomic profile associated with insulin resistance and conversion to diabetes in the Insulin Resistance Atherosclerosis Study","container-title":"The Journal of Clinical Endocrinology and Metabolism","page":"E463-468","volume":"100","issue":"3","source":"PubMed","abstract":"CONTEXT: Metabolomic profiling of amino acids and acylcarnitines has revealed consistent patterns associated with metabolic disease.\nOBJECTIVE: This study used metabolomic profiling to identify analytes associated with insulin sensitivity (SI) and conversion to type 2 diabetes (T2D).\nDESIGN: A multiethnic cohort from the Insulin Resistance Atherosclerosis Study.\nSETTING: Community-based.\nPATIENTS: A total of 196 subjects (European American, Hispanic, and African American) were selected to represent extremes of the SI distribution and conversion to T2D between baseline and followup exams.\nMAIN OUTCOME: Mass spectrometry-based profiling of 69 metabolites. Subjects participated in a frequently sampled i.v. glucose tolerance test to measure SI and acute insulin response. T2D status was determined by a 2-hour oral glucose tolerance test.\nRESULTS: Logistic regression analysis from 72 high and 75 low SI subjects revealed significantly decreased glycine and increased valine, leucine, phenylalanine, and combined glutamine and glutamate (P = .0079-7.7 × 10(-6)) in insulin-resistant subjects. Ethnic-stratified results were strongest in European Americans. Comparing amino acid profiles between subjects that converted to T2D (76 converters; 70 nonconverters) yielded a similar pattern of associations: decreased glycine and increased valine, leucine, and combined glutamine and glutamate (P = .016-.00010). Importantly, β-cell function as a covariate revealed a similar pattern of association.\nCONCLUSIONS: A distinct pattern of differences in amino acids were observed when comparing subjects with high and low levels of SI. This pattern was associated with conversion to T2D, remaining significant when accounting for β-cell function, emphasizing a link between this metabolic profile and insulin resistance. These results demonstrate a consistent metabolic signature associated with insulin resistance and conversion to T2D, providing potential insight into underlying mechanisms of disease pathogenesis.","DOI":"10.1210/jc.2014-2357","ISSN":"1945-7197","note":"PMID: 25423564\nPMCID: PMC4333040","journalAbbreviation":"J. Clin. Endocrinol. Metab.","language":"eng","author":[{"family":"Palmer","given":"Nicholette D."},{"family":"Stevens","given":"Robert D."},{"family":"Antinozzi","given":"Peter A."},{"family":"Anderson","given":"Andrea"},{"family":"Bergman","given":"Richard N."},{"family":"Wagenknecht","given":"Lynne E."},{"family":"Newgard","given":"Christopher B."},{"family":"Bowden","given":"Donald W."}],"issued":{"date-parts":[["2015",3]]},"PMID":"25423564","PMCID":"PMC4333040"}}],"schema":"https://github.com/citation-style-language/schema/raw/master/csl-citation.json"} </w:instrText>
            </w:r>
            <w:r>
              <w:rPr>
                <w:rFonts w:ascii="Times New Roman" w:hAnsi="Times New Roman"/>
                <w:sz w:val="24"/>
                <w:szCs w:val="24"/>
              </w:rPr>
              <w:fldChar w:fldCharType="separate"/>
            </w:r>
            <w:r w:rsidRPr="0043265E">
              <w:rPr>
                <w:rFonts w:ascii="Times New Roman" w:hAnsi="Times New Roman"/>
                <w:sz w:val="24"/>
              </w:rPr>
              <w:t>(Palmer et al., 2015)</w:t>
            </w:r>
            <w:r>
              <w:rPr>
                <w:rFonts w:ascii="Times New Roman" w:hAnsi="Times New Roman"/>
                <w:sz w:val="24"/>
                <w:szCs w:val="24"/>
              </w:rPr>
              <w:fldChar w:fldCharType="end"/>
            </w:r>
          </w:p>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ip2eoadon","properties":{"formattedCitation":"(Yu et al., 2016)","plainCitation":"(Yu et al., 2016)"},"citationItems":[{"id":2872,"uris":["http://zotero.org/users/local/uX3qe6Q2/items/RV6SWXZJ"],"uri":["http://zotero.org/users/local/uX3qe6Q2/items/RV6SWXZJ"],"itemData":{"id":2872,"type":"article-journal","title":"Plasma metabolomic profiles in association with type 2 diabetes risk and prevalence in Chinese adults","container-title":"Metabolomics: Official Journal of the Metabolomic Society","volume":"12","source":"PubMed","abstract":"Metabolomic studies have identified several metabolites associated with type 2 diabetes (T2D) in populations of European ancestry. East Asians, a population of particular susceptibility to T2D, were generally not included in previous studies. We examined the associations of plasma metabolites with risk and prevalence of T2D in 976 Chinese men and women (40-74 years of age) who were participants of two prospective cohort studies and had no cardiovascular disease or cancer at baseline. Sixty-eight prevalent and 73 incident T2D cases were included. Non-targeted metabolomics was conducted that detected 689 metabolites with known identities and 690 unknown metabolites. Multivariable logistic and Cox regressions were used to evaluate the associations of standardized metabolites with diabetes risk and prevalence. We identified 36 known metabolites and 10 unknown metabolites associated with prevalent and/or incident T2D at false discovery rate &lt;0.05. The known metabolites are involved in metabolic pathways of glycolysis/gluconeogenesis, branched-chain amino acids, other amino acids, fatty acids, glycerophospholipids, androgen, and bradykinin. Six metabolites showed independent associations with incident T2D: 1,5-anhydroglucitol, mannose, valine, 3-methoxytyrosine, docosapentaenoate (22:5n3), and bradykinin-hydroxy-pro(3). Each standard deviation increase in these metabolites was associated with a 40-150 % change in risk of developing diabetes (30-80 % after further adjustment for glucose). Risk prediction was significantly improved by adding these metabolites in addition to known T2D risk factors, including central obesity and glucose. These findings suggest that hexoses, branched-chain amino acids, and yet to be validated novel plasma metabolites may improve risk prediction and mechanistic understanding of T2D in Chinese populations.","DOI":"10.1007/s11306-015-0890-8","ISSN":"1573-3882","note":"PMID: 27840598\nPMCID: PMC5102259","journalAbbreviation":"Metabolomics","language":"eng","author":[{"family":"Yu","given":"Danxia"},{"family":"Moore","given":"Steven C."},{"family":"Matthews","given":"Charles E."},{"family":"Xiang","given":"Yong-Bing"},{"family":"Zhang","given":"Xianglan"},{"family":"Gao","given":"Yu-Tang"},{"family":"Zheng","given":"Wei"},{"family":"Shu","given":"Xiao-Ou"}],"issued":{"date-parts":[["2016",1]]},"PMID":"27840598","PMCID":"PMC5102259"}}],"schema":"https://github.com/citation-style-language/schema/raw/master/csl-citation.json"} </w:instrText>
            </w:r>
            <w:r>
              <w:rPr>
                <w:rFonts w:ascii="Times New Roman" w:hAnsi="Times New Roman"/>
                <w:sz w:val="24"/>
                <w:szCs w:val="24"/>
              </w:rPr>
              <w:fldChar w:fldCharType="separate"/>
            </w:r>
            <w:r w:rsidRPr="0043265E">
              <w:rPr>
                <w:rFonts w:ascii="Times New Roman" w:hAnsi="Times New Roman"/>
                <w:sz w:val="24"/>
              </w:rPr>
              <w:t>(Yu et al., 2016)</w:t>
            </w:r>
            <w:r>
              <w:rPr>
                <w:rFonts w:ascii="Times New Roman" w:hAnsi="Times New Roman"/>
                <w:sz w:val="24"/>
                <w:szCs w:val="24"/>
              </w:rPr>
              <w:fldChar w:fldCharType="end"/>
            </w:r>
          </w:p>
        </w:tc>
      </w:tr>
      <w:tr w:rsidR="00C76797" w:rsidRPr="0043265E" w:rsidTr="00C76797">
        <w:trPr>
          <w:trHeight w:val="50"/>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Dec. in incident </w:t>
            </w:r>
            <w:r>
              <w:rPr>
                <w:rFonts w:ascii="Times New Roman" w:hAnsi="Times New Roman"/>
                <w:sz w:val="24"/>
                <w:szCs w:val="24"/>
              </w:rPr>
              <w:t>T2D</w:t>
            </w:r>
            <w:r w:rsidRPr="0043265E">
              <w:rPr>
                <w:rFonts w:ascii="Times New Roman" w:hAnsi="Times New Roman"/>
                <w:sz w:val="24"/>
                <w:szCs w:val="24"/>
              </w:rPr>
              <w:t xml:space="preserve"> European adult male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u8lheru00","properties":{"formattedCitation":"(Tillin et al., 2015)","plainCitation":"(Tillin et al., 2015)"},"citationItems":[{"id":2863,"uris":["http://zotero.org/users/local/uX3qe6Q2/items/A8TVHG3J"],"uri":["http://zotero.org/users/local/uX3qe6Q2/items/A8TVHG3J"],"itemData":{"id":2863,"type":"article-journal","title":"Diabetes risk and amino acid profiles: cross-sectional and prospective analyses of ethnicity, amino acids and diabetes in a South Asian and European cohort from the SABRE (Southall And Brent REvisited) Study","container-title":"Diabetologia","page":"968-979","volume":"58","issue":"5","source":"link.springer.com","abstract":"Aims/hypothesisSouth Asian individuals have an increased risk of diabetes compared with Europeans that is unexplained by obesity and traditional or established metabolic measures. Circulating amino acids (AAs) may provide additional explanatory insights. In a unique cohort of European and South Asian men, we compared cross-sectional associations between AAs, metabolic and obesity traits, and longitudinal associations with incident diabetes.MethodsNuclear magnetic spectroscopy was used to measure the baseline (1988–1991) levels of nine AAs in serum samples from a British population-based cohort of 1,279 European and 1,007 South Asian non-diabetic men aged 40–69 years. Follow-up was complete for 19 years in 801 European and 643 South Asian participants.ResultsThe serum concentrations of isoleucine, phenylalanine, tyrosine and alanine were significantly higher in South Asian men, while cross-sectional correlations of AAs with glycaemia and insulin resistance were similar in the two ethnic groups. However, most AAs were less strongly correlated with measures of obesity in the South Asian participants. Diabetes developed in 227 (35%) South Asian and 113 (14%) European men. Stronger adverse associations were observed between branched chain and aromatic AAs and incident diabetes in South Asian men. Tyrosine was a particularly strong predictor of incident diabetes in South Asian individuals, even after adjustment for metabolic risk factors, including obesity and insulin resistance (adjusted OR for a 1 SD increment, 1.47, 95% CI 1.17,1.85, p = 0.001) compared with Europeans (OR 1.10, 0.87, 1.39, p = 0.4; p = 0.045 for ethnicity × tyrosine interaction).Conclusions/interpretationBranched chain and aromatic AAs, particularly tyrosine, may be a focus for identifying novel aetiological mechanisms and potential treatment targets for diabetes in South Asian populations and may contribute to their excess risk of diabetes.","DOI":"10.1007/s00125-015-3517-8","ISSN":"0012-186X, 1432-0428","shortTitle":"Diabetes risk and amino acid profiles","journalAbbreviation":"Diabetologia","language":"en","author":[{"family":"Tillin","given":"Therese"},{"family":"Hughes","given":"Alun D."},{"family":"Wang","given":"Qin"},{"family":"Würtz","given":"Peter"},{"family":"Ala-Korpela","given":"Mika"},{"family":"Sattar","given":"Naveed"},{"family":"Forouhi","given":"Nita G."},{"family":"Godsland","given":"Ian F."},{"family":"Eastwood","given":"Sophie V."},{"family":"McKeigue","given":"Paul M."},{"family":"Chaturvedi","given":"Nish"}],"issued":{"date-parts":[["2015",5,1]]}}}],"schema":"https://github.com/citation-style-language/schema/raw/master/csl-citation.json"} </w:instrText>
            </w:r>
            <w:r>
              <w:rPr>
                <w:rFonts w:ascii="Times New Roman" w:hAnsi="Times New Roman"/>
                <w:sz w:val="24"/>
                <w:szCs w:val="24"/>
              </w:rPr>
              <w:fldChar w:fldCharType="separate"/>
            </w:r>
            <w:r w:rsidRPr="00296281">
              <w:rPr>
                <w:rFonts w:ascii="Times New Roman" w:hAnsi="Times New Roman"/>
                <w:sz w:val="24"/>
              </w:rPr>
              <w:t>(</w:t>
            </w:r>
            <w:proofErr w:type="spellStart"/>
            <w:r w:rsidRPr="00296281">
              <w:rPr>
                <w:rFonts w:ascii="Times New Roman" w:hAnsi="Times New Roman"/>
                <w:sz w:val="24"/>
              </w:rPr>
              <w:t>Tillin</w:t>
            </w:r>
            <w:proofErr w:type="spellEnd"/>
            <w:r w:rsidRPr="00296281">
              <w:rPr>
                <w:rFonts w:ascii="Times New Roman" w:hAnsi="Times New Roman"/>
                <w:sz w:val="24"/>
              </w:rPr>
              <w:t xml:space="preserve"> et al., 2015)</w:t>
            </w:r>
            <w:r>
              <w:rPr>
                <w:rFonts w:ascii="Times New Roman" w:hAnsi="Times New Roman"/>
                <w:sz w:val="24"/>
                <w:szCs w:val="24"/>
              </w:rPr>
              <w:fldChar w:fldCharType="end"/>
            </w:r>
          </w:p>
        </w:tc>
      </w:tr>
      <w:tr w:rsidR="00C76797" w:rsidRPr="0043265E" w:rsidTr="00C76797">
        <w:trPr>
          <w:trHeight w:val="50"/>
        </w:trPr>
        <w:tc>
          <w:tcPr>
            <w:tcW w:w="2785" w:type="dxa"/>
            <w:vMerge w:val="restart"/>
            <w:tcBorders>
              <w:top w:val="single" w:sz="4" w:space="0" w:color="auto"/>
              <w:left w:val="single" w:sz="4" w:space="0" w:color="auto"/>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Isoleucine</w:t>
            </w: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Inc. in obese adults</w:t>
            </w:r>
          </w:p>
        </w:tc>
        <w:tc>
          <w:tcPr>
            <w:tcW w:w="4136" w:type="dxa"/>
            <w:tcBorders>
              <w:top w:val="single" w:sz="4" w:space="0" w:color="auto"/>
              <w:left w:val="nil"/>
              <w:bottom w:val="single" w:sz="4" w:space="0" w:color="auto"/>
              <w:right w:val="single" w:sz="4" w:space="0" w:color="auto"/>
            </w:tcBorders>
            <w:hideMark/>
          </w:tcPr>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2fpijj49pp","properties":{"formattedCitation":"(Felig, Marliss &amp; Cahill, 1969)","plainCitation":"(Felig, Marliss &amp; Cahill, 1969)"},"citationItems":[{"id":2395,"uris":["http://zotero.org/users/local/uX3qe6Q2/items/SPE8D5FN"],"uri":["http://zotero.org/users/local/uX3qe6Q2/items/SPE8D5FN"],"itemData":{"id":2395,"type":"article-journal","title":"Plasma amino acid levels and insulin secretion in obesity","container-title":"New England Journal of Medicine","page":"811-816","volume":"281","issue":"15","source":"Taylor and Francis+NEJM","abstract":"ABERRATIONS in glucose utilization1 and in lipolytic mechanisms2 and diminished responsiveness to exogenous insulin3 , 4 have been well documented in obesity. In addition, since the advent of the immunoassay technic,5 increased secretion of immunoreactive insulin has been repeatedly demonstrated in overweight subjects.6 7 8 Although it has been known for 40 years that insulin can lower plasma amino acid levels9 and occupies a central role in protein as well as carbohydrate and fat metabolism,10 little information is available regarding plasma amino acids in obesity. The importance of determining amino acid levels in a situation characterized by hyperinsulinemia is underscored by the recent demonstration . . .","DOI":"10.1056/NEJM196910092811503","ISSN":"0028-4793","note":"PMID: 5809519","author":[{"family":"Felig","given":"Philip"},{"family":"Marliss","given":"Errol"},{"family":"Cahill","given":"George F. Jr."}],"issued":{"date-parts":[["1969",10,9]]},"PMID":"5809519"}}],"schema":"https://github.com/citation-style-language/schema/raw/master/csl-citation.json"} </w:instrText>
            </w:r>
            <w:r>
              <w:rPr>
                <w:rFonts w:ascii="Times New Roman" w:hAnsi="Times New Roman"/>
                <w:sz w:val="24"/>
                <w:szCs w:val="24"/>
              </w:rPr>
              <w:fldChar w:fldCharType="separate"/>
            </w:r>
            <w:r w:rsidRPr="00296281">
              <w:rPr>
                <w:rFonts w:ascii="Times New Roman" w:hAnsi="Times New Roman"/>
                <w:sz w:val="24"/>
              </w:rPr>
              <w:t>(</w:t>
            </w:r>
            <w:proofErr w:type="spellStart"/>
            <w:r w:rsidRPr="00296281">
              <w:rPr>
                <w:rFonts w:ascii="Times New Roman" w:hAnsi="Times New Roman"/>
                <w:sz w:val="24"/>
              </w:rPr>
              <w:t>Felig</w:t>
            </w:r>
            <w:proofErr w:type="spellEnd"/>
            <w:r w:rsidRPr="00296281">
              <w:rPr>
                <w:rFonts w:ascii="Times New Roman" w:hAnsi="Times New Roman"/>
                <w:sz w:val="24"/>
              </w:rPr>
              <w:t xml:space="preserve">, </w:t>
            </w:r>
            <w:proofErr w:type="spellStart"/>
            <w:r w:rsidRPr="00296281">
              <w:rPr>
                <w:rFonts w:ascii="Times New Roman" w:hAnsi="Times New Roman"/>
                <w:sz w:val="24"/>
              </w:rPr>
              <w:t>Marliss</w:t>
            </w:r>
            <w:proofErr w:type="spellEnd"/>
            <w:r w:rsidRPr="00296281">
              <w:rPr>
                <w:rFonts w:ascii="Times New Roman" w:hAnsi="Times New Roman"/>
                <w:sz w:val="24"/>
              </w:rPr>
              <w:t xml:space="preserve"> &amp; Cahill, 1969)</w:t>
            </w:r>
            <w:r>
              <w:rPr>
                <w:rFonts w:ascii="Times New Roman" w:hAnsi="Times New Roman"/>
                <w:sz w:val="24"/>
                <w:szCs w:val="24"/>
              </w:rPr>
              <w:fldChar w:fldCharType="end"/>
            </w:r>
          </w:p>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f1pvu13ml","properties":{"formattedCitation":"(Jeevanandam, Ramias &amp; Schiller, 1991)","plainCitation":"(Jeevanandam, Ramias &amp; Schiller, 1991)"},"citationItems":[{"id":1275,"uris":["http://zotero.org/users/local/uX3qe6Q2/items/57UEXJ43"],"uri":["http://zotero.org/users/local/uX3qe6Q2/items/57UEXJ43"],"itemData":{"id":1275,"type":"article-journal","title":"Altered plasma free amino acid levels in obese traumatized man","container-title":"Metabolism: Clinical and Experimental","page":"385-390","volume":"40","issue":"4","source":"PubMed","abstract":"Obesity is a major nutritional disorder that produces many abnormal metabolic responses. The effect of injury-induced stresses acting synergistically with the state of excessive body fat is not well known. Plasma levels of circulating free amino acids reflect the net status of protein breakdown and utilization. Hypoaminoacidemia is a common finding in severe injury and its significance in obese subjects was investigated. We measured in 10 obese (body mass index [BMI] greater than 30) and 10 non-obese (BMI less than 30) traumatized (Injury Severity Score [ISS] 17 to 50) patients, the plasma levels of free amino acids in the early \"flow\" phase of injury when subjects were receiving maintenance fluids without calories or nitrogen. Postabsorptive control samples were obtained from 10 obese and 10 non-obese volunteers. Obese controls showed an increase in valine, leucine, isoleucine, and glutamic acid levels, and a decrease in glycine, tryptophan, threonine, histidine, taurine, citrulline, and cystine levels compared with lean controls. Hypoaminoacidemia was equally seen in traumatized obese and non-obese patients, and it was mainly due to a 24% decrease in nonessential amino acids. Remarkably, essential amino acid levels were the same in all groups. Arginine and ornithine levels were significantly different in traumatized obese compared with non-obese patients. The hypoglycinemia seen in non-obese trauma patients was absent in obese patients. The changes in levels of sulphur-containing amino acids also suggest that monitoring of these levels should be included in the nutritional management of obese trauma patients.","ISSN":"0026-0495","note":"PMID: 2011079","journalAbbreviation":"Metab. Clin. Exp.","language":"eng","author":[{"family":"Jeevanandam","given":"M."},{"family":"Ramias","given":"L."},{"family":"Schiller","given":"W. R."}],"issued":{"date-parts":[["1991",4]]},"PMID":"2011079"}}],"schema":"https://github.com/citation-style-language/schema/raw/master/csl-citation.json"} </w:instrText>
            </w:r>
            <w:r>
              <w:rPr>
                <w:rFonts w:ascii="Times New Roman" w:hAnsi="Times New Roman"/>
                <w:sz w:val="24"/>
                <w:szCs w:val="24"/>
              </w:rPr>
              <w:fldChar w:fldCharType="separate"/>
            </w:r>
            <w:r w:rsidRPr="00296281">
              <w:rPr>
                <w:rFonts w:ascii="Times New Roman" w:hAnsi="Times New Roman"/>
                <w:sz w:val="24"/>
              </w:rPr>
              <w:t>(</w:t>
            </w:r>
            <w:proofErr w:type="spellStart"/>
            <w:r w:rsidRPr="00296281">
              <w:rPr>
                <w:rFonts w:ascii="Times New Roman" w:hAnsi="Times New Roman"/>
                <w:sz w:val="24"/>
              </w:rPr>
              <w:t>Jeevanandam</w:t>
            </w:r>
            <w:proofErr w:type="spellEnd"/>
            <w:r w:rsidRPr="00296281">
              <w:rPr>
                <w:rFonts w:ascii="Times New Roman" w:hAnsi="Times New Roman"/>
                <w:sz w:val="24"/>
              </w:rPr>
              <w:t xml:space="preserve">, </w:t>
            </w:r>
            <w:proofErr w:type="spellStart"/>
            <w:r w:rsidRPr="00296281">
              <w:rPr>
                <w:rFonts w:ascii="Times New Roman" w:hAnsi="Times New Roman"/>
                <w:sz w:val="24"/>
              </w:rPr>
              <w:t>Ramias</w:t>
            </w:r>
            <w:proofErr w:type="spellEnd"/>
            <w:r w:rsidRPr="00296281">
              <w:rPr>
                <w:rFonts w:ascii="Times New Roman" w:hAnsi="Times New Roman"/>
                <w:sz w:val="24"/>
              </w:rPr>
              <w:t xml:space="preserve"> &amp; Schiller, 1991)</w:t>
            </w:r>
            <w:r>
              <w:rPr>
                <w:rFonts w:ascii="Times New Roman" w:hAnsi="Times New Roman"/>
                <w:sz w:val="24"/>
                <w:szCs w:val="24"/>
              </w:rPr>
              <w:fldChar w:fldCharType="end"/>
            </w:r>
          </w:p>
        </w:tc>
      </w:tr>
      <w:tr w:rsidR="00C76797" w:rsidRPr="0043265E" w:rsidTr="00C76797">
        <w:trPr>
          <w:trHeight w:val="50"/>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Inc. in </w:t>
            </w:r>
            <w:r>
              <w:rPr>
                <w:rFonts w:ascii="Times New Roman" w:hAnsi="Times New Roman"/>
                <w:sz w:val="24"/>
                <w:szCs w:val="24"/>
              </w:rPr>
              <w:t>T2D</w:t>
            </w:r>
            <w:r w:rsidRPr="0043265E">
              <w:rPr>
                <w:rFonts w:ascii="Times New Roman" w:hAnsi="Times New Roman"/>
                <w:sz w:val="24"/>
                <w:szCs w:val="24"/>
              </w:rPr>
              <w:t xml:space="preserve"> adults</w:t>
            </w:r>
          </w:p>
        </w:tc>
        <w:tc>
          <w:tcPr>
            <w:tcW w:w="4136" w:type="dxa"/>
            <w:tcBorders>
              <w:top w:val="single" w:sz="4" w:space="0" w:color="auto"/>
              <w:left w:val="nil"/>
              <w:bottom w:val="single" w:sz="4" w:space="0" w:color="auto"/>
              <w:right w:val="single" w:sz="4" w:space="0" w:color="auto"/>
            </w:tcBorders>
            <w:hideMark/>
          </w:tcPr>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2cam4kssip","properties":{"formattedCitation":"(Suhre et al., 2010)","plainCitation":"(Suhre et al., 2010)"},"citationItems":[{"id":2722,"uris":["http://zotero.org/users/local/uX3qe6Q2/items/CZ8M67U5"],"uri":["http://zotero.org/users/local/uX3qe6Q2/items/CZ8M67U5"],"itemData":{"id":2722,"type":"article-journal","title":"Metabolic footprint of diabetes: A multiplatform metabolomics study in an epidemiological setting","container-title":"PLoS ONE","volume":"5","issue":"11","source":"PubMed Central","abstract":"Background\nMetabolomics is the rapidly evolving field of the comprehensive measurement of ideally all endogenous metabolites in a biological fluid. However, no single analytic technique covers the entire spectrum of the human metabolome. Here we present results from a multiplatform study, in which we investigate what kind of results can presently be obtained in the field of diabetes research when combining metabolomics data collected on a complementary set of analytical platforms in the framework of an epidemiological study.\n\nMethodology/Principal Findings\n40 individuals with self-reported diabetes and 60 controls (male, over 54 years) were randomly selected from the participants of the population-based KORA (Cooperative Health Research in the Region of Augsburg) study, representing an extensively phenotyped sample of the general German population. Concentrations of over 420 unique small molecules were determined in overnight-fasting blood using three different techniques, covering nuclear magnetic resonance and tandem mass spectrometry. Known biomarkers of diabetes could be replicated by this multiple metabolomic platform approach, including sugar metabolites (1,5-anhydroglucoitol), ketone bodies (3-hydroxybutyrate), and branched chain amino acids. In some cases, diabetes-related medication can be detected (pioglitazone, salicylic acid).\n\nConclusions/Significance\nOur study depicts the promising potential of metabolomics in diabetes research by identification of a series of known and also novel, deregulated metabolites that associate with diabetes. Key observations include perturbations of metabolic pathways linked to kidney dysfunction (3-indoxyl sulfate), lipid metabolism (glycerophospholipids, free fatty acids), and interaction with the gut microflora (bile acids). Our study suggests that metabolic markers hold the potential to detect diabetes-related complications already under sub-clinical conditions in the general population.","URL":"http://www.ncbi.nlm.nih.gov/pmc/articles/PMC2978704/","DOI":"10.1371/journal.pone.0013953","ISSN":"1932-6203","note":"PMID: 21085649\nPMCID: PMC2978704","shortTitle":"Metabolic Footprint of Diabetes","journalAbbreviation":"PLoS One","author":[{"family":"Suhre","given":"Karsten"},{"family":"Meisinger","given":"Christa"},{"family":"Döring","given":"Angela"},{"family":"Altmaier","given":"Elisabeth"},{"family":"Belcredi","given":"Petra"},{"family":"Gieger","given":"Christian"},{"family":"Chang","given":"David"},{"family":"Milburn","given":"Michael V."},{"family":"Gall","given":"Walter E."},{"family":"Weinberger","given":"Klaus M."},{"family":"Mewes","given":"Hans-Werner"},{"family":"Hrabé de Angelis","given":"Martin"},{"family":"Wichmann","given":"H.-Erich"},{"family":"Kronenberg","given":"Florian"},{"family":"Adamski","given":"Jerzy"},{"family":"Illig","given":"Thomas"}],"issued":{"date-parts":[["2010",11,11]]},"accessed":{"date-parts":[["2017",2,22]]},"PMID":"21085649","PMCID":"PMC2978704"}}],"schema":"https://github.com/citation-style-language/schema/raw/master/csl-citation.json"} </w:instrText>
            </w:r>
            <w:r>
              <w:rPr>
                <w:rFonts w:ascii="Times New Roman" w:hAnsi="Times New Roman"/>
                <w:sz w:val="24"/>
                <w:szCs w:val="24"/>
              </w:rPr>
              <w:fldChar w:fldCharType="separate"/>
            </w:r>
            <w:r w:rsidRPr="00296281">
              <w:rPr>
                <w:rFonts w:ascii="Times New Roman" w:hAnsi="Times New Roman"/>
                <w:sz w:val="24"/>
              </w:rPr>
              <w:t>(</w:t>
            </w:r>
            <w:proofErr w:type="spellStart"/>
            <w:r w:rsidRPr="00296281">
              <w:rPr>
                <w:rFonts w:ascii="Times New Roman" w:hAnsi="Times New Roman"/>
                <w:sz w:val="24"/>
              </w:rPr>
              <w:t>Suhre</w:t>
            </w:r>
            <w:proofErr w:type="spellEnd"/>
            <w:r w:rsidRPr="00296281">
              <w:rPr>
                <w:rFonts w:ascii="Times New Roman" w:hAnsi="Times New Roman"/>
                <w:sz w:val="24"/>
              </w:rPr>
              <w:t xml:space="preserve"> et al., 2010)</w:t>
            </w:r>
            <w:r>
              <w:rPr>
                <w:rFonts w:ascii="Times New Roman" w:hAnsi="Times New Roman"/>
                <w:sz w:val="24"/>
                <w:szCs w:val="24"/>
              </w:rPr>
              <w:fldChar w:fldCharType="end"/>
            </w:r>
          </w:p>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ub3jarj06","properties":{"formattedCitation":"(Wang-Sattler et al., 2012)","plainCitation":"(Wang-Sattler et al., 2012)"},"citationItems":[{"id":2869,"uris":["http://zotero.org/users/local/uX3qe6Q2/items/HXMBKP3H"],"uri":["http://zotero.org/users/local/uX3qe6Q2/items/HXMBKP3H"],"itemData":{"id":2869,"type":"article-journal","title":"Novel biomarkers for pre-diabetes identified by metabolomics","container-title":"Molecular Systems Biology","page":"615","volume":"8","source":"PubMed Central","abstract":"A targeted metabolomics approach was used to identify candidate biomarkers of pre-diabetes. The relevance of the identified metabolites is further corroborated with a protein-metabolite interaction network and gene expression data., \n          \n            \n          \n        , \n          \n            \n              Three metabolites (glycine, lysophosphatidylcholine (LPC) (18:2) and acetylcarnitine C2) were found with significantly altered levels in pre-diabetic individuals compared with normal controls.\n            \n            \n              Lower levels of glycine and LPC (18:2) were found to predict risks for pre-diabetes and type 2 diabetes (T2D).\n            \n            \n              Seven T2D-related genes (PPARG, TCF7L2, HNF1A, GCK, IGF1, IRS1 and IDE) are functionally associated with the three identified metabolites.\n            \n            \n              The unique combination of methodologies, including prospective population-based and nested case–control, as well as cross-sectional studies, was essential for the identification of the reported biomarkers.\n            \n          \n        , Type 2 diabetes (T2D) can be prevented in pre-diabetic individuals with impaired glucose tolerance (IGT). Here, we have used a metabolomics approach to identify candidate biomarkers of pre-diabetes. We quantified 140 metabolites for 4297 fasting serum samples in the population-based Cooperative Health Research in the Region of Augsburg (KORA) cohort. Our study revealed significant metabolic variation in pre-diabetic individuals that are distinct from known diabetes risk indicators, such as glycosylated hemoglobin levels, fasting glucose and insulin. We identified three metabolites (glycine, lysophosphatidylcholine (LPC) (18:2) and acetylcarnitine) that had significantly altered levels in IGT individuals as compared to those with normal glucose tolerance, with P-values ranging from 2.4 × 10−4 to 2.1 × 10−13. Lower levels of glycine and LPC were found to be predictors not only for IGT but also for T2D, and were independently confirmed in the European Prospective Investigation into Cancer and Nutrition (EPIC)-Potsdam cohort. Using metabolite–protein network analysis, we identified seven T2D-related genes that are associated with these three IGT-specific metabolites by multiple interactions with four enzymes. The expression levels of these enzymes correlate with changes in the metabolite concentrations linked to diabetes. Our results may help developing novel strategies to prevent T2D.","DOI":"10.1038/msb.2012.43","ISSN":"1744-4292","note":"PMID: 23010998\nPMCID: PMC3472689","journalAbbreviation":"Mol Syst Biol","author":[{"family":"Wang-Sattler","given":"Rui"},{"family":"Yu","given":"Zhonghao"},{"family":"Herder","given":"Christian"},{"family":"Messias","given":"Ana C"},{"family":"Floegel","given":"Anna"},{"family":"He","given":"Ying"},{"family":"Heim","given":"Katharina"},{"family":"Campillos","given":"Monica"},{"family":"Holzapfel","given":"Christina"},{"family":"Thorand","given":"Barbara"},{"family":"Grallert","given":"Harald"},{"family":"Xu","given":"Tao"},{"family":"Bader","given":"Erik"},{"family":"Huth","given":"Cornelia"},{"family":"Mittelstrass","given":"Kirstin"},{"family":"Döring","given":"Angela"},{"family":"Meisinger","given":"Christa"},{"family":"Gieger","given":"Christian"},{"family":"Prehn","given":"Cornelia"},{"family":"Roemisch-Margl","given":"Werner"},{"family":"Carstensen","given":"Maren"},{"family":"Xie","given":"Lu"},{"family":"Yamanaka-Okumura","given":"Hisami"},{"family":"Xing","given":"Guihong"},{"family":"Ceglarek","given":"Uta"},{"family":"Thiery","given":"Joachim"},{"family":"Giani","given":"Guido"},{"family":"Lickert","given":"Heiko"},{"family":"Lin","given":"Xu"},{"family":"Li","given":"Yixue"},{"family":"Boeing","given":"Heiner"},{"family":"Joost","given":"Hans-Georg"},{"family":"Angelis","given":"Martin Hrabé","non-dropping-particle":"de"},{"family":"Rathmann","given":"Wolfgang"},{"family":"Suhre","given":"Karsten"},{"family":"Prokisch","given":"Holger"},{"family":"Peters","given":"Annette"},{"family":"Meitinger","given":"Thomas"},{"family":"Roden","given":"Michael"},{"family":"Wichmann","given":"H-Erich"},{"family":"Pischon","given":"Tobias"},{"family":"Adamski","given":"Jerzy"},{"family":"Illig","given":"Thomas"}],"issued":{"date-parts":[["2012",9,25]]},"PMID":"23010998","PMCID":"PMC3472689"}}],"schema":"https://github.com/citation-style-language/schema/raw/master/csl-citation.json"} </w:instrText>
            </w:r>
            <w:r>
              <w:rPr>
                <w:rFonts w:ascii="Times New Roman" w:hAnsi="Times New Roman"/>
                <w:sz w:val="24"/>
                <w:szCs w:val="24"/>
              </w:rPr>
              <w:fldChar w:fldCharType="separate"/>
            </w:r>
            <w:r w:rsidRPr="00296281">
              <w:rPr>
                <w:rFonts w:ascii="Times New Roman" w:hAnsi="Times New Roman"/>
                <w:sz w:val="24"/>
              </w:rPr>
              <w:t>(Wang-Sattler et al., 2012)</w:t>
            </w:r>
            <w:r>
              <w:rPr>
                <w:rFonts w:ascii="Times New Roman" w:hAnsi="Times New Roman"/>
                <w:sz w:val="24"/>
                <w:szCs w:val="24"/>
              </w:rPr>
              <w:fldChar w:fldCharType="end"/>
            </w:r>
          </w:p>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2ncd0m0r8d","properties":{"formattedCitation":"(Xu et al., 2013)","plainCitation":"(Xu et al., 2013)"},"citationItems":[{"id":1078,"uris":["http://zotero.org/users/local/uX3qe6Q2/items/8MFG5UFE"],"uri":["http://zotero.org/users/local/uX3qe6Q2/items/8MFG5UFE"],"itemData":{"id":1078,"type":"article-journal","title":"Metabolic signature shift in type 2 diabetes mellitus revealed by mass spectrometry-based metabolomics","container-title":"The Journal of Clinical Endocrinology and Metabolism","page":"E1060-1065","volume":"98","issue":"6","source":"PubMed","abstract":"OBJECTIVE: Metabolic profiling of small molecules offers a snapshot of physiological processes. To identify metabolic signatures associated with type 2 diabetes and impaired fasting glucose (IFG) beyond differences in glucose, we used mass spectrometry-based metabolic profiling.\nRESEARCH DESIGN AND METHODS: Individuals attending an institutional health screen were enrolled. IFG (n = 24) was defined as fasting glucose (FG) of 6.1 to 6.9 mmol/L and 2-hour post glucose load &lt;11.1 mmol/L or glycosylated hemoglobin &lt;6.5%, type 2 diabetes (n = 27), FG ≥7.0 mmol/L, or 2-hour post glucose load ≥11.1 mmol/L, or glycosylated hemoglobin ≥6.5%, and healthy controls (n = 60), FG &lt;6.1 mmol/L. Fasting serum metabolomes were profiled and compared using gas chromatography/mass spectrometry and liquid chromatography/mass spectrometry.\nRESULTS: Compared to healthy controls, those with IFG and type 2 diabetes had significantly raised fructose, α-hydroxybutyrate, alanine, proline, phenylalanine, glutamine, branched-chain amino acids (leucine, isoleucine, and valine), low carbon number lipids (myristic, palmitic, and stearic acid), and significantly reduced pyroglutamic acid, glycerophospohlipids, and sphingomyelins, even after adjusting for age, gender, and body mass index.\nCONCLUSIONS: Using 2 highly sensitive metabolomic techniques, we report distinct serum profile change of a wide range of metabolites from healthy persons to type 2 diabetes mellitus. Apart from glucose, IFG and diabetes mellitus are characterized by abnormalities in amino acid, fatty acids, glycerophospholipids, and sphingomyelin metabolism. These early broad-spectrum metabolic changes emphasize the complex abnormalities present in a disease defined mainly by elevated blood glucose levels.","DOI":"10.1210/jc.2012-4132","ISSN":"1945-7197","note":"PMID: 23633210","journalAbbreviation":"J. Clin. Endocrinol. Metab.","language":"eng","author":[{"family":"Xu","given":"Fengguo"},{"family":"Tavintharan","given":"Subramaniam"},{"family":"Sum","given":"Chee Fang"},{"family":"Woon","given":"Kaing"},{"family":"Lim","given":"Su Chi"},{"family":"Ong","given":"Choon Nam"}],"issued":{"date-parts":[["2013",6]]},"PMID":"23633210"}}],"schema":"https://github.com/citation-style-language/schema/raw/master/csl-citation.json"} </w:instrText>
            </w:r>
            <w:r>
              <w:rPr>
                <w:rFonts w:ascii="Times New Roman" w:hAnsi="Times New Roman"/>
                <w:sz w:val="24"/>
                <w:szCs w:val="24"/>
              </w:rPr>
              <w:fldChar w:fldCharType="separate"/>
            </w:r>
            <w:r w:rsidRPr="00296281">
              <w:rPr>
                <w:rFonts w:ascii="Times New Roman" w:hAnsi="Times New Roman"/>
                <w:sz w:val="24"/>
              </w:rPr>
              <w:t>(Xu et al., 2013)</w:t>
            </w:r>
            <w:r>
              <w:rPr>
                <w:rFonts w:ascii="Times New Roman" w:hAnsi="Times New Roman"/>
                <w:sz w:val="24"/>
                <w:szCs w:val="24"/>
              </w:rPr>
              <w:fldChar w:fldCharType="end"/>
            </w:r>
          </w:p>
        </w:tc>
      </w:tr>
      <w:tr w:rsidR="00C76797" w:rsidRPr="0043265E" w:rsidTr="00C76797">
        <w:trPr>
          <w:trHeight w:val="50"/>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Inc. in </w:t>
            </w:r>
            <w:r>
              <w:rPr>
                <w:rFonts w:ascii="Times New Roman" w:hAnsi="Times New Roman"/>
                <w:sz w:val="24"/>
                <w:szCs w:val="24"/>
              </w:rPr>
              <w:t>T2D</w:t>
            </w:r>
            <w:r w:rsidRPr="0043265E">
              <w:rPr>
                <w:rFonts w:ascii="Times New Roman" w:hAnsi="Times New Roman"/>
                <w:sz w:val="24"/>
                <w:szCs w:val="24"/>
              </w:rPr>
              <w:t xml:space="preserve"> adult female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8ptikl7ev","properties":{"formattedCitation":"(Menni et al., 2013)","plainCitation":"(Menni et al., 2013)"},"citationItems":[{"id":2851,"uris":["http://zotero.org/users/local/uX3qe6Q2/items/5M54FFM7"],"uri":["http://zotero.org/users/local/uX3qe6Q2/items/5M54FFM7"],"itemData":{"id":2851,"type":"article-journal","title":"Biomarkers for Type 2 Diabetes and Impaired Fasting Glucose Using a Nontargeted Metabolomics Approach","container-title":"Diabetes","page":"4270-4276","volume":"62","issue":"12","source":"diabetes.diabetesjournals.org","abstract":"Using a nontargeted metabolomics approach of 447 fasting plasma metabolites, we searched for novel molecular markers that arise before and after hyperglycemia in a large population-based cohort of 2,204 females (115 type 2 diabetic [T2D] case subjects, 192 individuals with impaired fasting glucose [IFG], and 1,897 control subjects) from TwinsUK. Forty-two metabolites from three major fuel sources (carbohydrates, lipids, and proteins) were found to significantly correlate with T2D after adjusting for multiple testing; of these, 22 were previously reported as associated with T2D or insulin resistance. Fourteen metabolites were found to be associated with IFG. Among the metabolites identified, the branched-chain keto-acid metabolite 3-methyl-2-oxovalerate was the strongest predictive biomarker for IFG after glucose (odds ratio [OR] 1.65 [95% CI 1.39–1.95], P = 8.46 × 10−9) and was moderately heritable (h2 = 0.20). The association was replicated in an independent population (n = 720, OR 1.68 [ 1.34–2.11], P = 6.52 × 10−6) and validated in 189 twins with urine metabolomics taken at the same time as plasma (OR 1.87 [1.27–2.75], P = 1 × 10−3). Results confirm an important role for catabolism of branched-chain amino acids in T2D and IFG. In conclusion, this T2D-IFG biomarker study has surveyed the broadest panel of nontargeted metabolites to date, revealing both novel and known associated metabolites and providing potential novel targets for clinical prediction and a deeper understanding of causal mechanisms.","DOI":"10.2337/db13-0570","ISSN":"0012-1797, 1939-327X","note":"PMID: 23884885","language":"en","author":[{"family":"Menni","given":"Cristina"},{"family":"Fauman","given":"Eric"},{"family":"Erte","given":"Idil"},{"family":"Perry","given":"John R. B."},{"family":"Kastenmüller","given":"Gabi"},{"family":"Shin","given":"So-Youn"},{"family":"Petersen","given":"Ann-Kristin"},{"family":"Hyde","given":"Craig"},{"family":"Psatha","given":"Maria"},{"family":"Ward","given":"Kirsten J."},{"family":"Yuan","given":"Wei"},{"family":"Milburn","given":"Mike"},{"family":"Palmer","given":"Colin N. A."},{"family":"Frayling","given":"Timothy M."},{"family":"Trimmer","given":"Jeff"},{"family":"Bell","given":"Jordana T."},{"family":"Gieger","given":"Christian"},{"family":"Mohney","given":"Rob P."},{"family":"Brosnan","given":"Mary Julia"},{"family":"Suhre","given":"Karsten"},{"family":"Soranzo","given":"Nicole"},{"family":"Spector","given":"Tim D."}],"issued":{"date-parts":[["2013",12,1]]},"PMID":"23884885"}}],"schema":"https://github.com/citation-style-language/schema/raw/master/csl-citation.json"} </w:instrText>
            </w:r>
            <w:r>
              <w:rPr>
                <w:rFonts w:ascii="Times New Roman" w:hAnsi="Times New Roman"/>
                <w:sz w:val="24"/>
                <w:szCs w:val="24"/>
              </w:rPr>
              <w:fldChar w:fldCharType="separate"/>
            </w:r>
            <w:r w:rsidRPr="00296281">
              <w:rPr>
                <w:rFonts w:ascii="Times New Roman" w:hAnsi="Times New Roman"/>
                <w:sz w:val="24"/>
              </w:rPr>
              <w:t>(</w:t>
            </w:r>
            <w:proofErr w:type="spellStart"/>
            <w:r w:rsidRPr="00296281">
              <w:rPr>
                <w:rFonts w:ascii="Times New Roman" w:hAnsi="Times New Roman"/>
                <w:sz w:val="24"/>
              </w:rPr>
              <w:t>Menni</w:t>
            </w:r>
            <w:proofErr w:type="spellEnd"/>
            <w:r w:rsidRPr="00296281">
              <w:rPr>
                <w:rFonts w:ascii="Times New Roman" w:hAnsi="Times New Roman"/>
                <w:sz w:val="24"/>
              </w:rPr>
              <w:t xml:space="preserve"> et al., 2013)</w:t>
            </w:r>
            <w:r>
              <w:rPr>
                <w:rFonts w:ascii="Times New Roman" w:hAnsi="Times New Roman"/>
                <w:sz w:val="24"/>
                <w:szCs w:val="24"/>
              </w:rPr>
              <w:fldChar w:fldCharType="end"/>
            </w:r>
          </w:p>
        </w:tc>
      </w:tr>
      <w:tr w:rsidR="00C76797" w:rsidRPr="0043265E" w:rsidTr="00C76797">
        <w:trPr>
          <w:trHeight w:val="50"/>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Inc. in incident </w:t>
            </w:r>
            <w:r>
              <w:rPr>
                <w:rFonts w:ascii="Times New Roman" w:hAnsi="Times New Roman"/>
                <w:sz w:val="24"/>
                <w:szCs w:val="24"/>
              </w:rPr>
              <w:t>T2D</w:t>
            </w:r>
            <w:r w:rsidRPr="0043265E">
              <w:rPr>
                <w:rFonts w:ascii="Times New Roman" w:hAnsi="Times New Roman"/>
                <w:sz w:val="24"/>
                <w:szCs w:val="24"/>
              </w:rPr>
              <w:t xml:space="preserve"> adults</w:t>
            </w:r>
          </w:p>
        </w:tc>
        <w:tc>
          <w:tcPr>
            <w:tcW w:w="4136" w:type="dxa"/>
            <w:tcBorders>
              <w:top w:val="single" w:sz="4" w:space="0" w:color="auto"/>
              <w:left w:val="nil"/>
              <w:bottom w:val="single" w:sz="4" w:space="0" w:color="auto"/>
              <w:right w:val="single" w:sz="4" w:space="0" w:color="auto"/>
            </w:tcBorders>
            <w:hideMark/>
          </w:tcPr>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4ppujhp0a","properties":{"formattedCitation":"(Wang et al., 2011)","plainCitation":"(Wang et al., 2011)"},"citationItems":[{"id":2342,"uris":["http://zotero.org/users/local/uX3qe6Q2/items/53WF48MV"],"uri":["http://zotero.org/users/local/uX3qe6Q2/items/53WF48MV"],"itemData":{"id":2342,"type":"article-journal","title":"Metabolite profiles and the risk of developing diabetes","container-title":"Nature Medicine","page":"448-453","volume":"17","issue":"4","source":"www.nature.com","abstract":"Emerging technologies allow the high-throughput profiling of metabolic status from a blood specimen (metabolomics). We investigated whether metabolite profiles could predict the development of diabetes. Among 2,422 normoglycemic individuals followed for 12 years, 201 developed diabetes. Amino acids, amines and other polar metabolites were profiled in baseline specimens by liquid chromatography–tandem mass spectrometry (LC-MS). Cases and controls were matched for age, body mass index and fasting glucose. Five branched-chain and aromatic amino acids had highly significant associations with future diabetes: isoleucine, leucine, valine, tyrosine and phenylalanine. A combination of three amino acids predicted future diabetes (with a more than fivefold higher risk for individuals in top quartile). The results were replicated in an independent, prospective cohort. These findings underscore the potential key role of amino acid metabolism early in the pathogenesis of diabetes and suggest that amino acid profiles could aid in diabetes risk assessment.","DOI":"10.1038/nm.2307","ISSN":"1078-8956","journalAbbreviation":"Nat Med","language":"en","author":[{"family":"Wang","given":"Thomas J."},{"family":"Larson","given":"Martin G."},{"family":"Vasan","given":"Ramachandran S."},{"family":"Cheng","given":"Susan"},{"family":"Rhee","given":"Eugene P."},{"family":"McCabe","given":"Elizabeth"},{"family":"Lewis","given":"Gregory D."},{"family":"Fox","given":"Caroline S."},{"family":"Jacques","given":"Paul F."},{"family":"Fernandez","given":"Céline"},{"family":"O'Donnell","given":"Christopher J."},{"family":"Carr","given":"Stephen A."},{"family":"Mootha","given":"Vamsi K."},{"family":"Florez","given":"Jose C."},{"family":"Souza","given":"Amanda"},{"family":"Melander","given":"Olle"},{"family":"Clish","given":"Clary B."},{"family":"Gerszten","given":"Robert E."}],"issued":{"date-parts":[["2011",4]]}}}],"schema":"https://github.com/citation-style-language/schema/raw/master/csl-citation.json"} </w:instrText>
            </w:r>
            <w:r>
              <w:rPr>
                <w:rFonts w:ascii="Times New Roman" w:hAnsi="Times New Roman"/>
                <w:sz w:val="24"/>
                <w:szCs w:val="24"/>
              </w:rPr>
              <w:fldChar w:fldCharType="separate"/>
            </w:r>
            <w:r w:rsidRPr="00296281">
              <w:rPr>
                <w:rFonts w:ascii="Times New Roman" w:hAnsi="Times New Roman"/>
                <w:sz w:val="24"/>
              </w:rPr>
              <w:t>(Wang et al., 2011)</w:t>
            </w:r>
            <w:r>
              <w:rPr>
                <w:rFonts w:ascii="Times New Roman" w:hAnsi="Times New Roman"/>
                <w:sz w:val="24"/>
                <w:szCs w:val="24"/>
              </w:rPr>
              <w:fldChar w:fldCharType="end"/>
            </w:r>
          </w:p>
          <w:p w:rsidR="00C76797" w:rsidRPr="0043265E" w:rsidRDefault="00C76797" w:rsidP="00C76797">
            <w:pPr>
              <w:rPr>
                <w:rFonts w:ascii="Times New Roman" w:hAnsi="Times New Roman"/>
                <w:sz w:val="24"/>
                <w:szCs w:val="24"/>
              </w:rPr>
            </w:pPr>
            <w:r>
              <w:rPr>
                <w:rFonts w:ascii="Times New Roman" w:hAnsi="Times New Roman"/>
                <w:sz w:val="24"/>
                <w:szCs w:val="24"/>
              </w:rPr>
              <w:lastRenderedPageBreak/>
              <w:fldChar w:fldCharType="begin"/>
            </w:r>
            <w:r>
              <w:rPr>
                <w:rFonts w:ascii="Times New Roman" w:hAnsi="Times New Roman"/>
                <w:sz w:val="24"/>
                <w:szCs w:val="24"/>
              </w:rPr>
              <w:instrText xml:space="preserve"> ADDIN ZOTERO_ITEM CSL_CITATION {"citationID":"nmrt993gg","properties":{"formattedCitation":"(Yamakado et al., 2015)","plainCitation":"(Yamakado et al., 2015)"},"citationItems":[{"id":2614,"uris":["http://zotero.org/users/local/uX3qe6Q2/items/KPGB6G4I"],"uri":["http://zotero.org/users/local/uX3qe6Q2/items/KPGB6G4I"],"itemData":{"id":2614,"type":"article-journal","title":"Plasma Free Amino Acid Profiles Predict Four-Year Risk of Developing Diabetes, Metabolic Syndrome, Dyslipidemia, and Hypertension in Japanese Population","container-title":"Scientific Reports","page":"11918","volume":"5","source":"www.nature.com","abstract":"Plasma free amino acid (PFAA) profile is highlighted in its association with visceral obesity and hyperinsulinemia, and future diabetes. Indeed PFAA profiling potentially can evaluate individuals’ future risks of developing lifestyle-related diseases, in addition to diabetes.","DOI":"10.1038/srep11918","ISSN":"2045-2322","language":"en","author":[{"family":"Yamakado","given":"Minoru"},{"family":"Nagao","given":"Kenji"},{"family":"Imaizumi","given":"Akira"},{"family":"Tani","given":"Mizuki"},{"family":"Toda","given":"Akiko"},{"family":"Tanaka","given":"Takayuki"},{"family":"Jinzu","given":"Hiroko"},{"family":"Miyano","given":"Hiroshi"},{"family":"Yamamoto","given":"Hiroshi"},{"family":"Daimon","given":"Takashi"},{"family":"Horimoto","given":"Katsuhisa"},{"family":"Ishizaka","given":"Yuko"}],"issued":{"date-parts":[["2015",7,9]]}}}],"schema":"https://github.com/citation-style-language/schema/raw/master/csl-citation.json"} </w:instrText>
            </w:r>
            <w:r>
              <w:rPr>
                <w:rFonts w:ascii="Times New Roman" w:hAnsi="Times New Roman"/>
                <w:sz w:val="24"/>
                <w:szCs w:val="24"/>
              </w:rPr>
              <w:fldChar w:fldCharType="separate"/>
            </w:r>
            <w:r w:rsidRPr="00296281">
              <w:rPr>
                <w:rFonts w:ascii="Times New Roman" w:hAnsi="Times New Roman"/>
                <w:sz w:val="24"/>
              </w:rPr>
              <w:t>(</w:t>
            </w:r>
            <w:proofErr w:type="spellStart"/>
            <w:r w:rsidRPr="00296281">
              <w:rPr>
                <w:rFonts w:ascii="Times New Roman" w:hAnsi="Times New Roman"/>
                <w:sz w:val="24"/>
              </w:rPr>
              <w:t>Yamakado</w:t>
            </w:r>
            <w:proofErr w:type="spellEnd"/>
            <w:r w:rsidRPr="00296281">
              <w:rPr>
                <w:rFonts w:ascii="Times New Roman" w:hAnsi="Times New Roman"/>
                <w:sz w:val="24"/>
              </w:rPr>
              <w:t xml:space="preserve"> et al., 2015)</w:t>
            </w:r>
            <w:r>
              <w:rPr>
                <w:rFonts w:ascii="Times New Roman" w:hAnsi="Times New Roman"/>
                <w:sz w:val="24"/>
                <w:szCs w:val="24"/>
              </w:rPr>
              <w:fldChar w:fldCharType="end"/>
            </w:r>
          </w:p>
        </w:tc>
      </w:tr>
      <w:tr w:rsidR="00C76797" w:rsidRPr="0043265E" w:rsidTr="00C76797">
        <w:trPr>
          <w:trHeight w:val="50"/>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Inc. in incident </w:t>
            </w:r>
            <w:r>
              <w:rPr>
                <w:rFonts w:ascii="Times New Roman" w:hAnsi="Times New Roman"/>
                <w:sz w:val="24"/>
                <w:szCs w:val="24"/>
              </w:rPr>
              <w:t>T2D</w:t>
            </w:r>
            <w:r w:rsidRPr="0043265E">
              <w:rPr>
                <w:rFonts w:ascii="Times New Roman" w:hAnsi="Times New Roman"/>
                <w:sz w:val="24"/>
                <w:szCs w:val="24"/>
              </w:rPr>
              <w:t xml:space="preserve"> European and S. Asian adult male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r4a3nfjld","properties":{"formattedCitation":"(Tillin et al., 2015)","plainCitation":"(Tillin et al., 2015)"},"citationItems":[{"id":2863,"uris":["http://zotero.org/users/local/uX3qe6Q2/items/A8TVHG3J"],"uri":["http://zotero.org/users/local/uX3qe6Q2/items/A8TVHG3J"],"itemData":{"id":2863,"type":"article-journal","title":"Diabetes risk and amino acid profiles: cross-sectional and prospective analyses of ethnicity, amino acids and diabetes in a South Asian and European cohort from the SABRE (Southall And Brent REvisited) Study","container-title":"Diabetologia","page":"968-979","volume":"58","issue":"5","source":"link.springer.com","abstract":"Aims/hypothesisSouth Asian individuals have an increased risk of diabetes compared with Europeans that is unexplained by obesity and traditional or established metabolic measures. Circulating amino acids (AAs) may provide additional explanatory insights. In a unique cohort of European and South Asian men, we compared cross-sectional associations between AAs, metabolic and obesity traits, and longitudinal associations with incident diabetes.MethodsNuclear magnetic spectroscopy was used to measure the baseline (1988–1991) levels of nine AAs in serum samples from a British population-based cohort of 1,279 European and 1,007 South Asian non-diabetic men aged 40–69 years. Follow-up was complete for 19 years in 801 European and 643 South Asian participants.ResultsThe serum concentrations of isoleucine, phenylalanine, tyrosine and alanine were significantly higher in South Asian men, while cross-sectional correlations of AAs with glycaemia and insulin resistance were similar in the two ethnic groups. However, most AAs were less strongly correlated with measures of obesity in the South Asian participants. Diabetes developed in 227 (35%) South Asian and 113 (14%) European men. Stronger adverse associations were observed between branched chain and aromatic AAs and incident diabetes in South Asian men. Tyrosine was a particularly strong predictor of incident diabetes in South Asian individuals, even after adjustment for metabolic risk factors, including obesity and insulin resistance (adjusted OR for a 1 SD increment, 1.47, 95% CI 1.17,1.85, p = 0.001) compared with Europeans (OR 1.10, 0.87, 1.39, p = 0.4; p = 0.045 for ethnicity × tyrosine interaction).Conclusions/interpretationBranched chain and aromatic AAs, particularly tyrosine, may be a focus for identifying novel aetiological mechanisms and potential treatment targets for diabetes in South Asian populations and may contribute to their excess risk of diabetes.","DOI":"10.1007/s00125-015-3517-8","ISSN":"0012-186X, 1432-0428","shortTitle":"Diabetes risk and amino acid profiles","journalAbbreviation":"Diabetologia","language":"en","author":[{"family":"Tillin","given":"Therese"},{"family":"Hughes","given":"Alun D."},{"family":"Wang","given":"Qin"},{"family":"Würtz","given":"Peter"},{"family":"Ala-Korpela","given":"Mika"},{"family":"Sattar","given":"Naveed"},{"family":"Forouhi","given":"Nita G."},{"family":"Godsland","given":"Ian F."},{"family":"Eastwood","given":"Sophie V."},{"family":"McKeigue","given":"Paul M."},{"family":"Chaturvedi","given":"Nish"}],"issued":{"date-parts":[["2015",5,1]]}}}],"schema":"https://github.com/citation-style-language/schema/raw/master/csl-citation.json"} </w:instrText>
            </w:r>
            <w:r>
              <w:rPr>
                <w:rFonts w:ascii="Times New Roman" w:hAnsi="Times New Roman"/>
                <w:sz w:val="24"/>
                <w:szCs w:val="24"/>
              </w:rPr>
              <w:fldChar w:fldCharType="separate"/>
            </w:r>
            <w:r w:rsidRPr="00296281">
              <w:rPr>
                <w:rFonts w:ascii="Times New Roman" w:hAnsi="Times New Roman"/>
                <w:sz w:val="24"/>
              </w:rPr>
              <w:t>(</w:t>
            </w:r>
            <w:proofErr w:type="spellStart"/>
            <w:r w:rsidRPr="00296281">
              <w:rPr>
                <w:rFonts w:ascii="Times New Roman" w:hAnsi="Times New Roman"/>
                <w:sz w:val="24"/>
              </w:rPr>
              <w:t>Tillin</w:t>
            </w:r>
            <w:proofErr w:type="spellEnd"/>
            <w:r w:rsidRPr="00296281">
              <w:rPr>
                <w:rFonts w:ascii="Times New Roman" w:hAnsi="Times New Roman"/>
                <w:sz w:val="24"/>
              </w:rPr>
              <w:t xml:space="preserve"> et al., 2015)</w:t>
            </w:r>
            <w:r>
              <w:rPr>
                <w:rFonts w:ascii="Times New Roman" w:hAnsi="Times New Roman"/>
                <w:sz w:val="24"/>
                <w:szCs w:val="24"/>
              </w:rPr>
              <w:fldChar w:fldCharType="end"/>
            </w:r>
          </w:p>
        </w:tc>
      </w:tr>
      <w:tr w:rsidR="00C76797" w:rsidRPr="0043265E" w:rsidTr="00C76797">
        <w:trPr>
          <w:trHeight w:val="50"/>
        </w:trPr>
        <w:tc>
          <w:tcPr>
            <w:tcW w:w="2785" w:type="dxa"/>
            <w:vMerge w:val="restart"/>
            <w:tcBorders>
              <w:top w:val="single" w:sz="4" w:space="0" w:color="auto"/>
              <w:left w:val="single" w:sz="4" w:space="0" w:color="auto"/>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Leucine</w:t>
            </w: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Inc. in obese adults</w:t>
            </w:r>
          </w:p>
        </w:tc>
        <w:tc>
          <w:tcPr>
            <w:tcW w:w="4136" w:type="dxa"/>
            <w:tcBorders>
              <w:top w:val="single" w:sz="4" w:space="0" w:color="auto"/>
              <w:left w:val="nil"/>
              <w:bottom w:val="single" w:sz="4" w:space="0" w:color="auto"/>
              <w:right w:val="single" w:sz="4" w:space="0" w:color="auto"/>
            </w:tcBorders>
            <w:hideMark/>
          </w:tcPr>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ji081a55l","properties":{"formattedCitation":"(Felig, Marliss &amp; Cahill, 1969)","plainCitation":"(Felig, Marliss &amp; Cahill, 1969)"},"citationItems":[{"id":2395,"uris":["http://zotero.org/users/local/uX3qe6Q2/items/SPE8D5FN"],"uri":["http://zotero.org/users/local/uX3qe6Q2/items/SPE8D5FN"],"itemData":{"id":2395,"type":"article-journal","title":"Plasma amino acid levels and insulin secretion in obesity","container-title":"New England Journal of Medicine","page":"811-816","volume":"281","issue":"15","source":"Taylor and Francis+NEJM","abstract":"ABERRATIONS in glucose utilization1 and in lipolytic mechanisms2 and diminished responsiveness to exogenous insulin3 , 4 have been well documented in obesity. In addition, since the advent of the immunoassay technic,5 increased secretion of immunoreactive insulin has been repeatedly demonstrated in overweight subjects.6 7 8 Although it has been known for 40 years that insulin can lower plasma amino acid levels9 and occupies a central role in protein as well as carbohydrate and fat metabolism,10 little information is available regarding plasma amino acids in obesity. The importance of determining amino acid levels in a situation characterized by hyperinsulinemia is underscored by the recent demonstration . . .","DOI":"10.1056/NEJM196910092811503","ISSN":"0028-4793","note":"PMID: 5809519","author":[{"family":"Felig","given":"Philip"},{"family":"Marliss","given":"Errol"},{"family":"Cahill","given":"George F. Jr."}],"issued":{"date-parts":[["1969",10,9]]},"PMID":"5809519"}}],"schema":"https://github.com/citation-style-language/schema/raw/master/csl-citation.json"} </w:instrText>
            </w:r>
            <w:r>
              <w:rPr>
                <w:rFonts w:ascii="Times New Roman" w:hAnsi="Times New Roman"/>
                <w:sz w:val="24"/>
                <w:szCs w:val="24"/>
              </w:rPr>
              <w:fldChar w:fldCharType="separate"/>
            </w:r>
            <w:r w:rsidRPr="00296281">
              <w:rPr>
                <w:rFonts w:ascii="Times New Roman" w:hAnsi="Times New Roman"/>
                <w:sz w:val="24"/>
              </w:rPr>
              <w:t>(</w:t>
            </w:r>
            <w:proofErr w:type="spellStart"/>
            <w:r w:rsidRPr="00296281">
              <w:rPr>
                <w:rFonts w:ascii="Times New Roman" w:hAnsi="Times New Roman"/>
                <w:sz w:val="24"/>
              </w:rPr>
              <w:t>Felig</w:t>
            </w:r>
            <w:proofErr w:type="spellEnd"/>
            <w:r w:rsidRPr="00296281">
              <w:rPr>
                <w:rFonts w:ascii="Times New Roman" w:hAnsi="Times New Roman"/>
                <w:sz w:val="24"/>
              </w:rPr>
              <w:t xml:space="preserve">, </w:t>
            </w:r>
            <w:proofErr w:type="spellStart"/>
            <w:r w:rsidRPr="00296281">
              <w:rPr>
                <w:rFonts w:ascii="Times New Roman" w:hAnsi="Times New Roman"/>
                <w:sz w:val="24"/>
              </w:rPr>
              <w:t>Marliss</w:t>
            </w:r>
            <w:proofErr w:type="spellEnd"/>
            <w:r w:rsidRPr="00296281">
              <w:rPr>
                <w:rFonts w:ascii="Times New Roman" w:hAnsi="Times New Roman"/>
                <w:sz w:val="24"/>
              </w:rPr>
              <w:t xml:space="preserve"> &amp; Cahill, 1969)</w:t>
            </w:r>
            <w:r>
              <w:rPr>
                <w:rFonts w:ascii="Times New Roman" w:hAnsi="Times New Roman"/>
                <w:sz w:val="24"/>
                <w:szCs w:val="24"/>
              </w:rPr>
              <w:fldChar w:fldCharType="end"/>
            </w:r>
          </w:p>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cu2t2bo3m","properties":{"formattedCitation":"(Jeevanandam, Ramias &amp; Schiller, 1991)","plainCitation":"(Jeevanandam, Ramias &amp; Schiller, 1991)"},"citationItems":[{"id":1275,"uris":["http://zotero.org/users/local/uX3qe6Q2/items/57UEXJ43"],"uri":["http://zotero.org/users/local/uX3qe6Q2/items/57UEXJ43"],"itemData":{"id":1275,"type":"article-journal","title":"Altered plasma free amino acid levels in obese traumatized man","container-title":"Metabolism: Clinical and Experimental","page":"385-390","volume":"40","issue":"4","source":"PubMed","abstract":"Obesity is a major nutritional disorder that produces many abnormal metabolic responses. The effect of injury-induced stresses acting synergistically with the state of excessive body fat is not well known. Plasma levels of circulating free amino acids reflect the net status of protein breakdown and utilization. Hypoaminoacidemia is a common finding in severe injury and its significance in obese subjects was investigated. We measured in 10 obese (body mass index [BMI] greater than 30) and 10 non-obese (BMI less than 30) traumatized (Injury Severity Score [ISS] 17 to 50) patients, the plasma levels of free amino acids in the early \"flow\" phase of injury when subjects were receiving maintenance fluids without calories or nitrogen. Postabsorptive control samples were obtained from 10 obese and 10 non-obese volunteers. Obese controls showed an increase in valine, leucine, isoleucine, and glutamic acid levels, and a decrease in glycine, tryptophan, threonine, histidine, taurine, citrulline, and cystine levels compared with lean controls. Hypoaminoacidemia was equally seen in traumatized obese and non-obese patients, and it was mainly due to a 24% decrease in nonessential amino acids. Remarkably, essential amino acid levels were the same in all groups. Arginine and ornithine levels were significantly different in traumatized obese compared with non-obese patients. The hypoglycinemia seen in non-obese trauma patients was absent in obese patients. The changes in levels of sulphur-containing amino acids also suggest that monitoring of these levels should be included in the nutritional management of obese trauma patients.","ISSN":"0026-0495","note":"PMID: 2011079","journalAbbreviation":"Metab. Clin. Exp.","language":"eng","author":[{"family":"Jeevanandam","given":"M."},{"family":"Ramias","given":"L."},{"family":"Schiller","given":"W. R."}],"issued":{"date-parts":[["1991",4]]},"PMID":"2011079"}}],"schema":"https://github.com/citation-style-language/schema/raw/master/csl-citation.json"} </w:instrText>
            </w:r>
            <w:r>
              <w:rPr>
                <w:rFonts w:ascii="Times New Roman" w:hAnsi="Times New Roman"/>
                <w:sz w:val="24"/>
                <w:szCs w:val="24"/>
              </w:rPr>
              <w:fldChar w:fldCharType="separate"/>
            </w:r>
            <w:r w:rsidRPr="00296281">
              <w:rPr>
                <w:rFonts w:ascii="Times New Roman" w:hAnsi="Times New Roman"/>
                <w:sz w:val="24"/>
              </w:rPr>
              <w:t>(</w:t>
            </w:r>
            <w:proofErr w:type="spellStart"/>
            <w:r w:rsidRPr="00296281">
              <w:rPr>
                <w:rFonts w:ascii="Times New Roman" w:hAnsi="Times New Roman"/>
                <w:sz w:val="24"/>
              </w:rPr>
              <w:t>Jeevanandam</w:t>
            </w:r>
            <w:proofErr w:type="spellEnd"/>
            <w:r w:rsidRPr="00296281">
              <w:rPr>
                <w:rFonts w:ascii="Times New Roman" w:hAnsi="Times New Roman"/>
                <w:sz w:val="24"/>
              </w:rPr>
              <w:t xml:space="preserve">, </w:t>
            </w:r>
            <w:proofErr w:type="spellStart"/>
            <w:r w:rsidRPr="00296281">
              <w:rPr>
                <w:rFonts w:ascii="Times New Roman" w:hAnsi="Times New Roman"/>
                <w:sz w:val="24"/>
              </w:rPr>
              <w:t>Ramias</w:t>
            </w:r>
            <w:proofErr w:type="spellEnd"/>
            <w:r w:rsidRPr="00296281">
              <w:rPr>
                <w:rFonts w:ascii="Times New Roman" w:hAnsi="Times New Roman"/>
                <w:sz w:val="24"/>
              </w:rPr>
              <w:t xml:space="preserve"> &amp; Schiller, 1991)</w:t>
            </w:r>
            <w:r>
              <w:rPr>
                <w:rFonts w:ascii="Times New Roman" w:hAnsi="Times New Roman"/>
                <w:sz w:val="24"/>
                <w:szCs w:val="24"/>
              </w:rPr>
              <w:fldChar w:fldCharType="end"/>
            </w:r>
          </w:p>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22adr4akoh","properties":{"formattedCitation":"(Kim et al., 2010)","plainCitation":"(Kim et al., 2010)"},"citationItems":[{"id":1413,"uris":["http://zotero.org/users/local/uX3qe6Q2/items/DQBQASBG"],"uri":["http://zotero.org/users/local/uX3qe6Q2/items/DQBQASBG"],"itemData":{"id":1413,"type":"article-journal","title":"Metabolic profiling of plasma in overweight/obese and lean men using ultra performance liquid chromatography and Q-TOF mass spectrometry (UPLC-Q-TOF MS)","container-title":"Journal of Proteome Research","page":"4368-4375","volume":"9","issue":"9","source":"PubMed","abstract":"Obesity is currently epidemic in many countries worldwide and is strongly related to diabetes and cardiovascular disease. This study investigated the differences in metabolomic profiling between overweight/obese and normal-weight men. Overweight/obese (n=30) and age-matched, normal-weight men (n=30) were included. Anthropometric parameters, conventional metabolites, and biomarkers were measured. Metabolomic profiling was analyzed with UPLC-Q-TOF MS. Overweight/obese men showed higher levels of HOMA-IR, triglycerides, total cholesterol, and LDL-cholesterol, and lower levels of HDL-cholesterol and adiponectin than lean men. Overweight/obese men showed higher proportion of stearic acid and lower proportion of oleic acid in serum phospholipids. Additionally, overweight/obese individuals showed higher fat intake and lower ratio of polyunsaturated fatty acids to saturated fatty acids. We identified three lyso-phosphatidylcholine (lysoPC) as potential plasma markers and confirmed eight known metabolites for overweight/obesity men. Especially, overweight/obese subjects showed higher levels of lysoPC C14:0 and lysoPC C18:0 and lower levels of lysoPC C18:1 than lean subjects. Results confirmed abnormal metabolism of two branched-chain amino acids, two aromatic amino acids, and fatty acid synthesis and oxidation in overweight/obese men. Additionally, the amount of dietary saturated fat may influence the proportion of saturated fatty acids in serum phospholipids and the degree of saturation of the constituent acyl group of plasma lysoPC.","DOI":"10.1021/pr100101p","ISSN":"1535-3907","note":"PMID: 20560578","journalAbbreviation":"J. Proteome Res.","language":"eng","author":[{"family":"Kim","given":"Ji Young"},{"family":"Park","given":"Ju Yeon"},{"family":"Kim","given":"Oh Yoen"},{"family":"Ham","given":"Bo Mi"},{"family":"Kim","given":"Hyun-Jin"},{"family":"Kwon","given":"Dae Young"},{"family":"Jang","given":"Yangsoo"},{"family":"Lee","given":"Jong Ho"}],"issued":{"date-parts":[["2010",9,3]]},"PMID":"20560578"}}],"schema":"https://github.com/citation-style-language/schema/raw/master/csl-citation.json"} </w:instrText>
            </w:r>
            <w:r>
              <w:rPr>
                <w:rFonts w:ascii="Times New Roman" w:hAnsi="Times New Roman"/>
                <w:sz w:val="24"/>
                <w:szCs w:val="24"/>
              </w:rPr>
              <w:fldChar w:fldCharType="separate"/>
            </w:r>
            <w:r w:rsidRPr="00296281">
              <w:rPr>
                <w:rFonts w:ascii="Times New Roman" w:hAnsi="Times New Roman"/>
                <w:sz w:val="24"/>
              </w:rPr>
              <w:t>(Kim et al., 2010)</w:t>
            </w:r>
            <w:r>
              <w:rPr>
                <w:rFonts w:ascii="Times New Roman" w:hAnsi="Times New Roman"/>
                <w:sz w:val="24"/>
                <w:szCs w:val="24"/>
              </w:rPr>
              <w:fldChar w:fldCharType="end"/>
            </w:r>
          </w:p>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ahl9h1dp4","properties":{"formattedCitation":"(Mangge et al., 2016)","plainCitation":"(Mangge et al., 2016)"},"citationItems":[{"id":2874,"uris":["http://zotero.org/users/local/uX3qe6Q2/items/C5CPC7RQ"],"uri":["http://zotero.org/users/local/uX3qe6Q2/items/C5CPC7RQ"],"itemData":{"id":2874,"type":"article-journal","title":"Branched-chain amino acids are associated with cardiometabolic risk profiles found already in lean, overweight and obese young","container-title":"The Journal of Nutritional Biochemistry","page":"123-127","volume":"32","source":"PubMed","abstract":"Cardiovascular risk is increased in obese subjects. Nevertheless, some overweight and obese remain cardiometabolically healthy (CMH), and normal-weight persons develop cardiovascular disease (CVD). Herein, we investigate the potential of branched-chain amino acids (BCAAs) to identify an increased CVD risk in a cross-sectional study of 666 adults and juveniles (age 25.3±12.8years), classified as lean, overweight or obese. Cardiometabolic groups were defined by cutoffs of systolic blood pressure&lt;130mmHg, diastolic blood pressure&lt;85mmHg, glucose&lt;125mg/dl, triglycerides&lt;150mg/dl, HDL-cholesterol&gt;40mg/dl (males), HDL-cholesterol&gt;50mg/dl (females) and HOMA-IR&lt;5. CMH had ≤1 cutoff, and cardiometabolically abnormal (CMA) had ≥2 cutoffs. Amino acids were measured by high-pressure lipid chromatography after precipitation of serum with perchloric acid and derivatization with o-phthalaldehyde. Valine correlated with 5, leucine correlated with 3 and isoleucine correlated with 5 of the cardiac risk classification factors. Valine and leucine were significantly higher in the obese (P&lt;.001, P=.015, respectively), overweight (P&lt;.001, P=.015, respectively) and lean (P=.024, P=.012, respectively) CMA compared to CMH subjects. Isoleucine showed except of the lean group the same results. Taken together, BCAAs, especially valine and leucine, are proposed as a cardiometabolic risk marker independent of body mass index (BMI) category.","DOI":"10.1016/j.jnutbio.2016.02.007","ISSN":"1873-4847","note":"PMID: 27142745","journalAbbreviation":"J. Nutr. Biochem.","language":"eng","author":[{"family":"Mangge","given":"Harald"},{"family":"Zelzer","given":"Sieglinde"},{"family":"Prüller","given":"Florian"},{"family":"Schnedl","given":"Wolfgang J."},{"family":"Weghuber","given":"Daniel"},{"family":"Enko","given":"Dietmar"},{"family":"Bergsten","given":"Peter"},{"family":"Haybaeck","given":"Johannes"},{"family":"Meinitzer","given":"Andreas"}],"issued":{"date-parts":[["2016",6]]},"PMID":"27142745"}}],"schema":"https://github.com/citation-style-language/schema/raw/master/csl-citation.json"} </w:instrText>
            </w:r>
            <w:r>
              <w:rPr>
                <w:rFonts w:ascii="Times New Roman" w:hAnsi="Times New Roman"/>
                <w:sz w:val="24"/>
                <w:szCs w:val="24"/>
              </w:rPr>
              <w:fldChar w:fldCharType="separate"/>
            </w:r>
            <w:r w:rsidRPr="00296281">
              <w:rPr>
                <w:rFonts w:ascii="Times New Roman" w:hAnsi="Times New Roman"/>
                <w:sz w:val="24"/>
              </w:rPr>
              <w:t>(</w:t>
            </w:r>
            <w:proofErr w:type="spellStart"/>
            <w:r w:rsidRPr="00296281">
              <w:rPr>
                <w:rFonts w:ascii="Times New Roman" w:hAnsi="Times New Roman"/>
                <w:sz w:val="24"/>
              </w:rPr>
              <w:t>Mangge</w:t>
            </w:r>
            <w:proofErr w:type="spellEnd"/>
            <w:r w:rsidRPr="00296281">
              <w:rPr>
                <w:rFonts w:ascii="Times New Roman" w:hAnsi="Times New Roman"/>
                <w:sz w:val="24"/>
              </w:rPr>
              <w:t xml:space="preserve"> et al., 2016)</w:t>
            </w:r>
            <w:r>
              <w:rPr>
                <w:rFonts w:ascii="Times New Roman" w:hAnsi="Times New Roman"/>
                <w:sz w:val="24"/>
                <w:szCs w:val="24"/>
              </w:rPr>
              <w:fldChar w:fldCharType="end"/>
            </w:r>
          </w:p>
        </w:tc>
      </w:tr>
      <w:tr w:rsidR="00C76797" w:rsidRPr="0043265E" w:rsidTr="00C76797">
        <w:trPr>
          <w:trHeight w:val="50"/>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Inc. in </w:t>
            </w:r>
            <w:r>
              <w:rPr>
                <w:rFonts w:ascii="Times New Roman" w:hAnsi="Times New Roman"/>
                <w:sz w:val="24"/>
                <w:szCs w:val="24"/>
              </w:rPr>
              <w:t>T2D</w:t>
            </w:r>
            <w:r w:rsidRPr="0043265E">
              <w:rPr>
                <w:rFonts w:ascii="Times New Roman" w:hAnsi="Times New Roman"/>
                <w:sz w:val="24"/>
                <w:szCs w:val="24"/>
              </w:rPr>
              <w:t xml:space="preserve"> adults</w:t>
            </w:r>
          </w:p>
        </w:tc>
        <w:tc>
          <w:tcPr>
            <w:tcW w:w="4136" w:type="dxa"/>
            <w:tcBorders>
              <w:top w:val="single" w:sz="4" w:space="0" w:color="auto"/>
              <w:left w:val="nil"/>
              <w:bottom w:val="single" w:sz="4" w:space="0" w:color="auto"/>
              <w:right w:val="single" w:sz="4" w:space="0" w:color="auto"/>
            </w:tcBorders>
            <w:hideMark/>
          </w:tcPr>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emsff15ml","properties":{"formattedCitation":"(Suhre et al., 2010)","plainCitation":"(Suhre et al., 2010)"},"citationItems":[{"id":2722,"uris":["http://zotero.org/users/local/uX3qe6Q2/items/CZ8M67U5"],"uri":["http://zotero.org/users/local/uX3qe6Q2/items/CZ8M67U5"],"itemData":{"id":2722,"type":"article-journal","title":"Metabolic footprint of diabetes: A multiplatform metabolomics study in an epidemiological setting","container-title":"PLoS ONE","volume":"5","issue":"11","source":"PubMed Central","abstract":"Background\nMetabolomics is the rapidly evolving field of the comprehensive measurement of ideally all endogenous metabolites in a biological fluid. However, no single analytic technique covers the entire spectrum of the human metabolome. Here we present results from a multiplatform study, in which we investigate what kind of results can presently be obtained in the field of diabetes research when combining metabolomics data collected on a complementary set of analytical platforms in the framework of an epidemiological study.\n\nMethodology/Principal Findings\n40 individuals with self-reported diabetes and 60 controls (male, over 54 years) were randomly selected from the participants of the population-based KORA (Cooperative Health Research in the Region of Augsburg) study, representing an extensively phenotyped sample of the general German population. Concentrations of over 420 unique small molecules were determined in overnight-fasting blood using three different techniques, covering nuclear magnetic resonance and tandem mass spectrometry. Known biomarkers of diabetes could be replicated by this multiple metabolomic platform approach, including sugar metabolites (1,5-anhydroglucoitol), ketone bodies (3-hydroxybutyrate), and branched chain amino acids. In some cases, diabetes-related medication can be detected (pioglitazone, salicylic acid).\n\nConclusions/Significance\nOur study depicts the promising potential of metabolomics in diabetes research by identification of a series of known and also novel, deregulated metabolites that associate with diabetes. Key observations include perturbations of metabolic pathways linked to kidney dysfunction (3-indoxyl sulfate), lipid metabolism (glycerophospholipids, free fatty acids), and interaction with the gut microflora (bile acids). Our study suggests that metabolic markers hold the potential to detect diabetes-related complications already under sub-clinical conditions in the general population.","URL":"http://www.ncbi.nlm.nih.gov/pmc/articles/PMC2978704/","DOI":"10.1371/journal.pone.0013953","ISSN":"1932-6203","note":"PMID: 21085649\nPMCID: PMC2978704","shortTitle":"Metabolic Footprint of Diabetes","journalAbbreviation":"PLoS One","author":[{"family":"Suhre","given":"Karsten"},{"family":"Meisinger","given":"Christa"},{"family":"Döring","given":"Angela"},{"family":"Altmaier","given":"Elisabeth"},{"family":"Belcredi","given":"Petra"},{"family":"Gieger","given":"Christian"},{"family":"Chang","given":"David"},{"family":"Milburn","given":"Michael V."},{"family":"Gall","given":"Walter E."},{"family":"Weinberger","given":"Klaus M."},{"family":"Mewes","given":"Hans-Werner"},{"family":"Hrabé de Angelis","given":"Martin"},{"family":"Wichmann","given":"H.-Erich"},{"family":"Kronenberg","given":"Florian"},{"family":"Adamski","given":"Jerzy"},{"family":"Illig","given":"Thomas"}],"issued":{"date-parts":[["2010",11,11]]},"accessed":{"date-parts":[["2017",2,22]]},"PMID":"21085649","PMCID":"PMC2978704"}}],"schema":"https://github.com/citation-style-language/schema/raw/master/csl-citation.json"} </w:instrText>
            </w:r>
            <w:r>
              <w:rPr>
                <w:rFonts w:ascii="Times New Roman" w:hAnsi="Times New Roman"/>
                <w:sz w:val="24"/>
                <w:szCs w:val="24"/>
              </w:rPr>
              <w:fldChar w:fldCharType="separate"/>
            </w:r>
            <w:r w:rsidRPr="00296281">
              <w:rPr>
                <w:rFonts w:ascii="Times New Roman" w:hAnsi="Times New Roman"/>
                <w:sz w:val="24"/>
              </w:rPr>
              <w:t>(</w:t>
            </w:r>
            <w:proofErr w:type="spellStart"/>
            <w:r w:rsidRPr="00296281">
              <w:rPr>
                <w:rFonts w:ascii="Times New Roman" w:hAnsi="Times New Roman"/>
                <w:sz w:val="24"/>
              </w:rPr>
              <w:t>Suhre</w:t>
            </w:r>
            <w:proofErr w:type="spellEnd"/>
            <w:r w:rsidRPr="00296281">
              <w:rPr>
                <w:rFonts w:ascii="Times New Roman" w:hAnsi="Times New Roman"/>
                <w:sz w:val="24"/>
              </w:rPr>
              <w:t xml:space="preserve"> et al., 2010)</w:t>
            </w:r>
            <w:r>
              <w:rPr>
                <w:rFonts w:ascii="Times New Roman" w:hAnsi="Times New Roman"/>
                <w:sz w:val="24"/>
                <w:szCs w:val="24"/>
              </w:rPr>
              <w:fldChar w:fldCharType="end"/>
            </w:r>
          </w:p>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2g04s7haq7","properties":{"formattedCitation":"(Xu et al., 2013)","plainCitation":"(Xu et al., 2013)"},"citationItems":[{"id":1078,"uris":["http://zotero.org/users/local/uX3qe6Q2/items/8MFG5UFE"],"uri":["http://zotero.org/users/local/uX3qe6Q2/items/8MFG5UFE"],"itemData":{"id":1078,"type":"article-journal","title":"Metabolic signature shift in type 2 diabetes mellitus revealed by mass spectrometry-based metabolomics","container-title":"The Journal of Clinical Endocrinology and Metabolism","page":"E1060-1065","volume":"98","issue":"6","source":"PubMed","abstract":"OBJECTIVE: Metabolic profiling of small molecules offers a snapshot of physiological processes. To identify metabolic signatures associated with type 2 diabetes and impaired fasting glucose (IFG) beyond differences in glucose, we used mass spectrometry-based metabolic profiling.\nRESEARCH DESIGN AND METHODS: Individuals attending an institutional health screen were enrolled. IFG (n = 24) was defined as fasting glucose (FG) of 6.1 to 6.9 mmol/L and 2-hour post glucose load &lt;11.1 mmol/L or glycosylated hemoglobin &lt;6.5%, type 2 diabetes (n = 27), FG ≥7.0 mmol/L, or 2-hour post glucose load ≥11.1 mmol/L, or glycosylated hemoglobin ≥6.5%, and healthy controls (n = 60), FG &lt;6.1 mmol/L. Fasting serum metabolomes were profiled and compared using gas chromatography/mass spectrometry and liquid chromatography/mass spectrometry.\nRESULTS: Compared to healthy controls, those with IFG and type 2 diabetes had significantly raised fructose, α-hydroxybutyrate, alanine, proline, phenylalanine, glutamine, branched-chain amino acids (leucine, isoleucine, and valine), low carbon number lipids (myristic, palmitic, and stearic acid), and significantly reduced pyroglutamic acid, glycerophospohlipids, and sphingomyelins, even after adjusting for age, gender, and body mass index.\nCONCLUSIONS: Using 2 highly sensitive metabolomic techniques, we report distinct serum profile change of a wide range of metabolites from healthy persons to type 2 diabetes mellitus. Apart from glucose, IFG and diabetes mellitus are characterized by abnormalities in amino acid, fatty acids, glycerophospholipids, and sphingomyelin metabolism. These early broad-spectrum metabolic changes emphasize the complex abnormalities present in a disease defined mainly by elevated blood glucose levels.","DOI":"10.1210/jc.2012-4132","ISSN":"1945-7197","note":"PMID: 23633210","journalAbbreviation":"J. Clin. Endocrinol. Metab.","language":"eng","author":[{"family":"Xu","given":"Fengguo"},{"family":"Tavintharan","given":"Subramaniam"},{"family":"Sum","given":"Chee Fang"},{"family":"Woon","given":"Kaing"},{"family":"Lim","given":"Su Chi"},{"family":"Ong","given":"Choon Nam"}],"issued":{"date-parts":[["2013",6]]},"PMID":"23633210"}}],"schema":"https://github.com/citation-style-language/schema/raw/master/csl-citation.json"} </w:instrText>
            </w:r>
            <w:r>
              <w:rPr>
                <w:rFonts w:ascii="Times New Roman" w:hAnsi="Times New Roman"/>
                <w:sz w:val="24"/>
                <w:szCs w:val="24"/>
              </w:rPr>
              <w:fldChar w:fldCharType="separate"/>
            </w:r>
            <w:r w:rsidRPr="00296281">
              <w:rPr>
                <w:rFonts w:ascii="Times New Roman" w:hAnsi="Times New Roman"/>
                <w:sz w:val="24"/>
              </w:rPr>
              <w:t>(Xu et al., 2013)</w:t>
            </w:r>
            <w:r>
              <w:rPr>
                <w:rFonts w:ascii="Times New Roman" w:hAnsi="Times New Roman"/>
                <w:sz w:val="24"/>
                <w:szCs w:val="24"/>
              </w:rPr>
              <w:fldChar w:fldCharType="end"/>
            </w:r>
          </w:p>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6372hmhid","properties":{"formattedCitation":"{\\rtf (Villarreal-P\\uc0\\u233{}rez et al., 2014)}","plainCitation":"(Villarreal-Pérez et al., 2014)"},"citationItems":[{"id":2866,"uris":["http://zotero.org/users/local/uX3qe6Q2/items/DFB58X5Z"],"uri":["http://zotero.org/users/local/uX3qe6Q2/items/DFB58X5Z"],"itemData":{"id":2866,"type":"article-journal","title":"Plasma and urine metabolic profiles are reflective of altered beta-oxidation in non-diabetic obese subjects and patients with type 2 diabetes mellitus","container-title":"Diabetology &amp; Metabolic Syndrome","page":"129","volume":"6","issue":"1","source":"link.springer.com","abstract":"ObjectivesThe two primary pathophysiological characteristics of patients with type 2 diabetes mellitus (T2DM) are insulin resistance (IR) and beta cell dysfunction. It has been proposed that the development of IR is secondary to the accumulation of triacylglycerols and fatty acids in the muscle and liver, which is in turn thought to be secondary to an enzymatic defect in mitochondrial beta-oxidation. The purpose of the present study was to analyze the molecules of intermediary metabolism to determine if an alteration in mitochondrial function exists in T2DM patients and, if so, to determine whether this alteration is caused by excess nutrients or an enzymatic defect.Design and methodsSeventy-seven subjects were recruited and divided into four groups (21 T2DM patients, 17 non-diabetic overweight/obese subjects, 20 offspring of T2DM patients, and 19 healthy subjects). Anthropometric parameters were determined by air plethysmography, and biochemical and metabolic parameters were measured, including 31 acylcarnitines (ACs) and 13 amino acids quantified by MS/MS and 67 organic acids measured by GC/MS.ResultsPatients with T2DM showed elevation of short-chain ACs (C2, C4), a glycogenic amino acid (valine), a glycogenic and ketogenic amino acid (tyrosine), and a ketogenic amino acid (leucine) as well as altered excretion of dicarboxylic acids. T2DM offspring with abnormal glucose tolerance test GTT showed increased levels of C16. Subjects in the obese group who were dysglycemic also showed altered urinary excretion of dicarboxylic acids and lower levels of a long-chain AC (C14:2).ConclusionsThese results suggest that mitochondrial beta-oxidation is altered in T2DM patients and that the alteration is most likely caused by nutrient overload through a different pathway from that observed in obese subjects.","DOI":"10.1186/1758-5996-6-129","ISSN":"1758-5996","journalAbbreviation":"Diabetol Metab Syndr","language":"en","author":[{"family":"Villarreal-Pérez","given":"Jesús Zacarías"},{"family":"Villarreal-Martínez","given":"Jesús Zacarías"},{"family":"Lavalle-González","given":"Fernando Javier"},{"family":"Torres-Sepúlveda","given":"María del Rosario"},{"family":"Ruiz-Herrera","given":"Consuelo"},{"family":"Cerda-Flores","given":"Ricardo Martín"},{"family":"Castillo-García","given":"Erik Rubén"},{"family":"Rodríguez-Sánchez","given":"Irám Pablo"},{"family":"Villarreal","given":"Laura Elia Martínez","dropping-particle":"de"}],"issued":{"date-parts":[["2014",12,1]]}}}],"schema":"https://github.com/citation-style-language/schema/raw/master/csl-citation.json"} </w:instrText>
            </w:r>
            <w:r>
              <w:rPr>
                <w:rFonts w:ascii="Times New Roman" w:hAnsi="Times New Roman"/>
                <w:sz w:val="24"/>
                <w:szCs w:val="24"/>
              </w:rPr>
              <w:fldChar w:fldCharType="separate"/>
            </w:r>
            <w:r w:rsidRPr="00296281">
              <w:rPr>
                <w:rFonts w:ascii="Times New Roman" w:hAnsi="Times New Roman"/>
                <w:sz w:val="24"/>
                <w:szCs w:val="24"/>
              </w:rPr>
              <w:t>(Villarreal-Pérez et al., 2014)</w:t>
            </w:r>
            <w:r>
              <w:rPr>
                <w:rFonts w:ascii="Times New Roman" w:hAnsi="Times New Roman"/>
                <w:sz w:val="24"/>
                <w:szCs w:val="24"/>
              </w:rPr>
              <w:fldChar w:fldCharType="end"/>
            </w:r>
          </w:p>
        </w:tc>
      </w:tr>
      <w:tr w:rsidR="00C76797" w:rsidRPr="0043265E" w:rsidTr="00C76797">
        <w:trPr>
          <w:trHeight w:val="50"/>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Inc. in </w:t>
            </w:r>
            <w:r>
              <w:rPr>
                <w:rFonts w:ascii="Times New Roman" w:hAnsi="Times New Roman"/>
                <w:sz w:val="24"/>
                <w:szCs w:val="24"/>
              </w:rPr>
              <w:t>T2D</w:t>
            </w:r>
            <w:r w:rsidRPr="0043265E">
              <w:rPr>
                <w:rFonts w:ascii="Times New Roman" w:hAnsi="Times New Roman"/>
                <w:sz w:val="24"/>
                <w:szCs w:val="24"/>
              </w:rPr>
              <w:t xml:space="preserve"> adult female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c5t7ls3ti","properties":{"formattedCitation":"(Menni et al., 2013)","plainCitation":"(Menni et al., 2013)"},"citationItems":[{"id":2851,"uris":["http://zotero.org/users/local/uX3qe6Q2/items/5M54FFM7"],"uri":["http://zotero.org/users/local/uX3qe6Q2/items/5M54FFM7"],"itemData":{"id":2851,"type":"article-journal","title":"Biomarkers for Type 2 Diabetes and Impaired Fasting Glucose Using a Nontargeted Metabolomics Approach","container-title":"Diabetes","page":"4270-4276","volume":"62","issue":"12","source":"diabetes.diabetesjournals.org","abstract":"Using a nontargeted metabolomics approach of 447 fasting plasma metabolites, we searched for novel molecular markers that arise before and after hyperglycemia in a large population-based cohort of 2,204 females (115 type 2 diabetic [T2D] case subjects, 192 individuals with impaired fasting glucose [IFG], and 1,897 control subjects) from TwinsUK. Forty-two metabolites from three major fuel sources (carbohydrates, lipids, and proteins) were found to significantly correlate with T2D after adjusting for multiple testing; of these, 22 were previously reported as associated with T2D or insulin resistance. Fourteen metabolites were found to be associated with IFG. Among the metabolites identified, the branched-chain keto-acid metabolite 3-methyl-2-oxovalerate was the strongest predictive biomarker for IFG after glucose (odds ratio [OR] 1.65 [95% CI 1.39–1.95], P = 8.46 × 10−9) and was moderately heritable (h2 = 0.20). The association was replicated in an independent population (n = 720, OR 1.68 [ 1.34–2.11], P = 6.52 × 10−6) and validated in 189 twins with urine metabolomics taken at the same time as plasma (OR 1.87 [1.27–2.75], P = 1 × 10−3). Results confirm an important role for catabolism of branched-chain amino acids in T2D and IFG. In conclusion, this T2D-IFG biomarker study has surveyed the broadest panel of nontargeted metabolites to date, revealing both novel and known associated metabolites and providing potential novel targets for clinical prediction and a deeper understanding of causal mechanisms.","DOI":"10.2337/db13-0570","ISSN":"0012-1797, 1939-327X","note":"PMID: 23884885","language":"en","author":[{"family":"Menni","given":"Cristina"},{"family":"Fauman","given":"Eric"},{"family":"Erte","given":"Idil"},{"family":"Perry","given":"John R. B."},{"family":"Kastenmüller","given":"Gabi"},{"family":"Shin","given":"So-Youn"},{"family":"Petersen","given":"Ann-Kristin"},{"family":"Hyde","given":"Craig"},{"family":"Psatha","given":"Maria"},{"family":"Ward","given":"Kirsten J."},{"family":"Yuan","given":"Wei"},{"family":"Milburn","given":"Mike"},{"family":"Palmer","given":"Colin N. A."},{"family":"Frayling","given":"Timothy M."},{"family":"Trimmer","given":"Jeff"},{"family":"Bell","given":"Jordana T."},{"family":"Gieger","given":"Christian"},{"family":"Mohney","given":"Rob P."},{"family":"Brosnan","given":"Mary Julia"},{"family":"Suhre","given":"Karsten"},{"family":"Soranzo","given":"Nicole"},{"family":"Spector","given":"Tim D."}],"issued":{"date-parts":[["2013",12,1]]},"PMID":"23884885"}}],"schema":"https://github.com/citation-style-language/schema/raw/master/csl-citation.json"} </w:instrText>
            </w:r>
            <w:r>
              <w:rPr>
                <w:rFonts w:ascii="Times New Roman" w:hAnsi="Times New Roman"/>
                <w:sz w:val="24"/>
                <w:szCs w:val="24"/>
              </w:rPr>
              <w:fldChar w:fldCharType="separate"/>
            </w:r>
            <w:r w:rsidRPr="00296281">
              <w:rPr>
                <w:rFonts w:ascii="Times New Roman" w:hAnsi="Times New Roman"/>
                <w:sz w:val="24"/>
              </w:rPr>
              <w:t>(</w:t>
            </w:r>
            <w:proofErr w:type="spellStart"/>
            <w:r w:rsidRPr="00296281">
              <w:rPr>
                <w:rFonts w:ascii="Times New Roman" w:hAnsi="Times New Roman"/>
                <w:sz w:val="24"/>
              </w:rPr>
              <w:t>Menni</w:t>
            </w:r>
            <w:proofErr w:type="spellEnd"/>
            <w:r w:rsidRPr="00296281">
              <w:rPr>
                <w:rFonts w:ascii="Times New Roman" w:hAnsi="Times New Roman"/>
                <w:sz w:val="24"/>
              </w:rPr>
              <w:t xml:space="preserve"> et al., 2013)</w:t>
            </w:r>
            <w:r>
              <w:rPr>
                <w:rFonts w:ascii="Times New Roman" w:hAnsi="Times New Roman"/>
                <w:sz w:val="24"/>
                <w:szCs w:val="24"/>
              </w:rPr>
              <w:fldChar w:fldCharType="end"/>
            </w:r>
          </w:p>
        </w:tc>
      </w:tr>
      <w:tr w:rsidR="00C76797" w:rsidRPr="0043265E" w:rsidTr="00C76797">
        <w:trPr>
          <w:trHeight w:val="50"/>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Inc. in incident </w:t>
            </w:r>
            <w:r>
              <w:rPr>
                <w:rFonts w:ascii="Times New Roman" w:hAnsi="Times New Roman"/>
                <w:sz w:val="24"/>
                <w:szCs w:val="24"/>
              </w:rPr>
              <w:t>T2D</w:t>
            </w:r>
            <w:r w:rsidRPr="0043265E">
              <w:rPr>
                <w:rFonts w:ascii="Times New Roman" w:hAnsi="Times New Roman"/>
                <w:sz w:val="24"/>
                <w:szCs w:val="24"/>
              </w:rPr>
              <w:t xml:space="preserve"> adults</w:t>
            </w:r>
          </w:p>
        </w:tc>
        <w:tc>
          <w:tcPr>
            <w:tcW w:w="4136" w:type="dxa"/>
            <w:tcBorders>
              <w:top w:val="single" w:sz="4" w:space="0" w:color="auto"/>
              <w:left w:val="nil"/>
              <w:bottom w:val="single" w:sz="4" w:space="0" w:color="auto"/>
              <w:right w:val="single" w:sz="4" w:space="0" w:color="auto"/>
            </w:tcBorders>
            <w:hideMark/>
          </w:tcPr>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9m7ctsuaq","properties":{"formattedCitation":"(Wang et al., 2011)","plainCitation":"(Wang et al., 2011)"},"citationItems":[{"id":2342,"uris":["http://zotero.org/users/local/uX3qe6Q2/items/53WF48MV"],"uri":["http://zotero.org/users/local/uX3qe6Q2/items/53WF48MV"],"itemData":{"id":2342,"type":"article-journal","title":"Metabolite profiles and the risk of developing diabetes","container-title":"Nature Medicine","page":"448-453","volume":"17","issue":"4","source":"www.nature.com","abstract":"Emerging technologies allow the high-throughput profiling of metabolic status from a blood specimen (metabolomics). We investigated whether metabolite profiles could predict the development of diabetes. Among 2,422 normoglycemic individuals followed for 12 years, 201 developed diabetes. Amino acids, amines and other polar metabolites were profiled in baseline specimens by liquid chromatography–tandem mass spectrometry (LC-MS). Cases and controls were matched for age, body mass index and fasting glucose. Five branched-chain and aromatic amino acids had highly significant associations with future diabetes: isoleucine, leucine, valine, tyrosine and phenylalanine. A combination of three amino acids predicted future diabetes (with a more than fivefold higher risk for individuals in top quartile). The results were replicated in an independent, prospective cohort. These findings underscore the potential key role of amino acid metabolism early in the pathogenesis of diabetes and suggest that amino acid profiles could aid in diabetes risk assessment.","DOI":"10.1038/nm.2307","ISSN":"1078-8956","journalAbbreviation":"Nat Med","language":"en","author":[{"family":"Wang","given":"Thomas J."},{"family":"Larson","given":"Martin G."},{"family":"Vasan","given":"Ramachandran S."},{"family":"Cheng","given":"Susan"},{"family":"Rhee","given":"Eugene P."},{"family":"McCabe","given":"Elizabeth"},{"family":"Lewis","given":"Gregory D."},{"family":"Fox","given":"Caroline S."},{"family":"Jacques","given":"Paul F."},{"family":"Fernandez","given":"Céline"},{"family":"O'Donnell","given":"Christopher J."},{"family":"Carr","given":"Stephen A."},{"family":"Mootha","given":"Vamsi K."},{"family":"Florez","given":"Jose C."},{"family":"Souza","given":"Amanda"},{"family":"Melander","given":"Olle"},{"family":"Clish","given":"Clary B."},{"family":"Gerszten","given":"Robert E."}],"issued":{"date-parts":[["2011",4]]}}}],"schema":"https://github.com/citation-style-language/schema/raw/master/csl-citation.json"} </w:instrText>
            </w:r>
            <w:r>
              <w:rPr>
                <w:rFonts w:ascii="Times New Roman" w:hAnsi="Times New Roman"/>
                <w:sz w:val="24"/>
                <w:szCs w:val="24"/>
              </w:rPr>
              <w:fldChar w:fldCharType="separate"/>
            </w:r>
            <w:r w:rsidRPr="00296281">
              <w:rPr>
                <w:rFonts w:ascii="Times New Roman" w:hAnsi="Times New Roman"/>
                <w:sz w:val="24"/>
              </w:rPr>
              <w:t>(Wang et al., 2011)</w:t>
            </w:r>
            <w:r>
              <w:rPr>
                <w:rFonts w:ascii="Times New Roman" w:hAnsi="Times New Roman"/>
                <w:sz w:val="24"/>
                <w:szCs w:val="24"/>
              </w:rPr>
              <w:fldChar w:fldCharType="end"/>
            </w:r>
          </w:p>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hooikra1s","properties":{"formattedCitation":"(Yamakado et al., 2015)","plainCitation":"(Yamakado et al., 2015)"},"citationItems":[{"id":2614,"uris":["http://zotero.org/users/local/uX3qe6Q2/items/KPGB6G4I"],"uri":["http://zotero.org/users/local/uX3qe6Q2/items/KPGB6G4I"],"itemData":{"id":2614,"type":"article-journal","title":"Plasma Free Amino Acid Profiles Predict Four-Year Risk of Developing Diabetes, Metabolic Syndrome, Dyslipidemia, and Hypertension in Japanese Population","container-title":"Scientific Reports","page":"11918","volume":"5","source":"www.nature.com","abstract":"Plasma free amino acid (PFAA) profile is highlighted in its association with visceral obesity and hyperinsulinemia, and future diabetes. Indeed PFAA profiling potentially can evaluate individuals’ future risks of developing lifestyle-related diseases, in addition to diabetes.","DOI":"10.1038/srep11918","ISSN":"2045-2322","language":"en","author":[{"family":"Yamakado","given":"Minoru"},{"family":"Nagao","given":"Kenji"},{"family":"Imaizumi","given":"Akira"},{"family":"Tani","given":"Mizuki"},{"family":"Toda","given":"Akiko"},{"family":"Tanaka","given":"Takayuki"},{"family":"Jinzu","given":"Hiroko"},{"family":"Miyano","given":"Hiroshi"},{"family":"Yamamoto","given":"Hiroshi"},{"family":"Daimon","given":"Takashi"},{"family":"Horimoto","given":"Katsuhisa"},{"family":"Ishizaka","given":"Yuko"}],"issued":{"date-parts":[["2015",7,9]]}}}],"schema":"https://github.com/citation-style-language/schema/raw/master/csl-citation.json"} </w:instrText>
            </w:r>
            <w:r>
              <w:rPr>
                <w:rFonts w:ascii="Times New Roman" w:hAnsi="Times New Roman"/>
                <w:sz w:val="24"/>
                <w:szCs w:val="24"/>
              </w:rPr>
              <w:fldChar w:fldCharType="separate"/>
            </w:r>
            <w:r w:rsidRPr="00296281">
              <w:rPr>
                <w:rFonts w:ascii="Times New Roman" w:hAnsi="Times New Roman"/>
                <w:sz w:val="24"/>
              </w:rPr>
              <w:t>(</w:t>
            </w:r>
            <w:proofErr w:type="spellStart"/>
            <w:r w:rsidRPr="00296281">
              <w:rPr>
                <w:rFonts w:ascii="Times New Roman" w:hAnsi="Times New Roman"/>
                <w:sz w:val="24"/>
              </w:rPr>
              <w:t>Yamakado</w:t>
            </w:r>
            <w:proofErr w:type="spellEnd"/>
            <w:r w:rsidRPr="00296281">
              <w:rPr>
                <w:rFonts w:ascii="Times New Roman" w:hAnsi="Times New Roman"/>
                <w:sz w:val="24"/>
              </w:rPr>
              <w:t xml:space="preserve"> et al., 2015)</w:t>
            </w:r>
            <w:r>
              <w:rPr>
                <w:rFonts w:ascii="Times New Roman" w:hAnsi="Times New Roman"/>
                <w:sz w:val="24"/>
                <w:szCs w:val="24"/>
              </w:rPr>
              <w:fldChar w:fldCharType="end"/>
            </w:r>
          </w:p>
        </w:tc>
      </w:tr>
      <w:tr w:rsidR="00C76797" w:rsidRPr="0043265E" w:rsidTr="00C76797">
        <w:trPr>
          <w:trHeight w:val="50"/>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Inc. in incident </w:t>
            </w:r>
            <w:r>
              <w:rPr>
                <w:rFonts w:ascii="Times New Roman" w:hAnsi="Times New Roman"/>
                <w:sz w:val="24"/>
                <w:szCs w:val="24"/>
              </w:rPr>
              <w:t>T2D</w:t>
            </w:r>
            <w:r w:rsidRPr="0043265E">
              <w:rPr>
                <w:rFonts w:ascii="Times New Roman" w:hAnsi="Times New Roman"/>
                <w:sz w:val="24"/>
                <w:szCs w:val="24"/>
              </w:rPr>
              <w:t xml:space="preserve"> European and S. Asian adult male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5nt087m9d","properties":{"formattedCitation":"(Tillin et al., 2015)","plainCitation":"(Tillin et al., 2015)"},"citationItems":[{"id":2863,"uris":["http://zotero.org/users/local/uX3qe6Q2/items/A8TVHG3J"],"uri":["http://zotero.org/users/local/uX3qe6Q2/items/A8TVHG3J"],"itemData":{"id":2863,"type":"article-journal","title":"Diabetes risk and amino acid profiles: cross-sectional and prospective analyses of ethnicity, amino acids and diabetes in a South Asian and European cohort from the SABRE (Southall And Brent REvisited) Study","container-title":"Diabetologia","page":"968-979","volume":"58","issue":"5","source":"link.springer.com","abstract":"Aims/hypothesisSouth Asian individuals have an increased risk of diabetes compared with Europeans that is unexplained by obesity and traditional or established metabolic measures. Circulating amino acids (AAs) may provide additional explanatory insights. In a unique cohort of European and South Asian men, we compared cross-sectional associations between AAs, metabolic and obesity traits, and longitudinal associations with incident diabetes.MethodsNuclear magnetic spectroscopy was used to measure the baseline (1988–1991) levels of nine AAs in serum samples from a British population-based cohort of 1,279 European and 1,007 South Asian non-diabetic men aged 40–69 years. Follow-up was complete for 19 years in 801 European and 643 South Asian participants.ResultsThe serum concentrations of isoleucine, phenylalanine, tyrosine and alanine were significantly higher in South Asian men, while cross-sectional correlations of AAs with glycaemia and insulin resistance were similar in the two ethnic groups. However, most AAs were less strongly correlated with measures of obesity in the South Asian participants. Diabetes developed in 227 (35%) South Asian and 113 (14%) European men. Stronger adverse associations were observed between branched chain and aromatic AAs and incident diabetes in South Asian men. Tyrosine was a particularly strong predictor of incident diabetes in South Asian individuals, even after adjustment for metabolic risk factors, including obesity and insulin resistance (adjusted OR for a 1 SD increment, 1.47, 95% CI 1.17,1.85, p = 0.001) compared with Europeans (OR 1.10, 0.87, 1.39, p = 0.4; p = 0.045 for ethnicity × tyrosine interaction).Conclusions/interpretationBranched chain and aromatic AAs, particularly tyrosine, may be a focus for identifying novel aetiological mechanisms and potential treatment targets for diabetes in South Asian populations and may contribute to their excess risk of diabetes.","DOI":"10.1007/s00125-015-3517-8","ISSN":"0012-186X, 1432-0428","shortTitle":"Diabetes risk and amino acid profiles","journalAbbreviation":"Diabetologia","language":"en","author":[{"family":"Tillin","given":"Therese"},{"family":"Hughes","given":"Alun D."},{"family":"Wang","given":"Qin"},{"family":"Würtz","given":"Peter"},{"family":"Ala-Korpela","given":"Mika"},{"family":"Sattar","given":"Naveed"},{"family":"Forouhi","given":"Nita G."},{"family":"Godsland","given":"Ian F."},{"family":"Eastwood","given":"Sophie V."},{"family":"McKeigue","given":"Paul M."},{"family":"Chaturvedi","given":"Nish"}],"issued":{"date-parts":[["2015",5,1]]}}}],"schema":"https://github.com/citation-style-language/schema/raw/master/csl-citation.json"} </w:instrText>
            </w:r>
            <w:r>
              <w:rPr>
                <w:rFonts w:ascii="Times New Roman" w:hAnsi="Times New Roman"/>
                <w:sz w:val="24"/>
                <w:szCs w:val="24"/>
              </w:rPr>
              <w:fldChar w:fldCharType="separate"/>
            </w:r>
            <w:r w:rsidRPr="00296281">
              <w:rPr>
                <w:rFonts w:ascii="Times New Roman" w:hAnsi="Times New Roman"/>
                <w:sz w:val="24"/>
              </w:rPr>
              <w:t>(</w:t>
            </w:r>
            <w:proofErr w:type="spellStart"/>
            <w:r w:rsidRPr="00296281">
              <w:rPr>
                <w:rFonts w:ascii="Times New Roman" w:hAnsi="Times New Roman"/>
                <w:sz w:val="24"/>
              </w:rPr>
              <w:t>Tillin</w:t>
            </w:r>
            <w:proofErr w:type="spellEnd"/>
            <w:r w:rsidRPr="00296281">
              <w:rPr>
                <w:rFonts w:ascii="Times New Roman" w:hAnsi="Times New Roman"/>
                <w:sz w:val="24"/>
              </w:rPr>
              <w:t xml:space="preserve"> et al., 2015)</w:t>
            </w:r>
            <w:r>
              <w:rPr>
                <w:rFonts w:ascii="Times New Roman" w:hAnsi="Times New Roman"/>
                <w:sz w:val="24"/>
                <w:szCs w:val="24"/>
              </w:rPr>
              <w:fldChar w:fldCharType="end"/>
            </w:r>
          </w:p>
        </w:tc>
      </w:tr>
      <w:tr w:rsidR="00C76797" w:rsidRPr="0043265E" w:rsidTr="00C76797">
        <w:tc>
          <w:tcPr>
            <w:tcW w:w="2785" w:type="dxa"/>
            <w:tcBorders>
              <w:top w:val="single" w:sz="4" w:space="0" w:color="auto"/>
              <w:left w:val="single" w:sz="4" w:space="0" w:color="auto"/>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Lysine</w:t>
            </w: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Dec. in obese </w:t>
            </w:r>
            <w:r>
              <w:rPr>
                <w:rFonts w:ascii="Times New Roman" w:hAnsi="Times New Roman"/>
                <w:sz w:val="24"/>
                <w:szCs w:val="24"/>
              </w:rPr>
              <w:t>T2D</w:t>
            </w:r>
            <w:r w:rsidRPr="0043265E">
              <w:rPr>
                <w:rFonts w:ascii="Times New Roman" w:hAnsi="Times New Roman"/>
                <w:sz w:val="24"/>
                <w:szCs w:val="24"/>
              </w:rPr>
              <w:t xml:space="preserve"> adult female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jnlc237u3","properties":{"formattedCitation":"(Fiehn et al., 2010)","plainCitation":"(Fiehn et al., 2010)"},"citationItems":[{"id":2618,"uris":["http://zotero.org/users/local/uX3qe6Q2/items/8U2ANKHZ"],"uri":["http://zotero.org/users/local/uX3qe6Q2/items/8U2ANKHZ"],"itemData":{"id":2618,"type":"article-journal","title":"Plasma metabolomic profiles reflective of glucose homeostasis in non-diabetic and type 2 diabetic obese African-American women","container-title":"PloS One","page":"e15234","volume":"5","issue":"12","source":"PubMed","abstract":"Insulin resistance progressing to type 2 diabetes mellitus (T2DM) is marked by a broad perturbation of macronutrient intermediary metabolism. Understanding the biochemical networks that underlie metabolic homeostasis and how they associate with insulin action will help unravel diabetes etiology and should foster discovery of new biomarkers of disease risk and severity. We examined differences in plasma concentrations of &gt;350 metabolites in fasted obese T2DM vs. obese non-diabetic African-American women, and utilized principal components analysis to identify 158 metabolite components that strongly correlated with fasting HbA1c over a broad range of the latter (r = -0.631; p&lt;0.0001). In addition to many unidentified small molecules, specific metabolites that were increased significantly in T2DM subjects included certain amino acids and their derivatives (i.e., leucine, 2-ketoisocaproate, valine, cystine, histidine), 2-hydroxybutanoate, long-chain fatty acids, and carbohydrate derivatives. Leucine and valine concentrations rose with increasing HbA1c, and significantly correlated with plasma acetylcarnitine concentrations. It is hypothesized that this reflects a close link between abnormalities in glucose homeostasis, amino acid catabolism, and efficiency of fuel combustion in the tricarboxylic acid (TCA) cycle. It is speculated that a mechanism for potential TCA cycle inefficiency concurrent with insulin resistance is \"anaplerotic stress\" emanating from reduced amino acid-derived carbon flux to TCA cycle intermediates, which if coupled to perturbation in cataplerosis would lead to net reduction in TCA cycle capacity relative to fuel delivery.","DOI":"10.1371/journal.pone.0015234","ISSN":"1932-6203","note":"PMID: 21170321\nPMCID: PMC3000813","journalAbbreviation":"PLoS ONE","language":"eng","author":[{"family":"Fiehn","given":"Oliver"},{"family":"Garvey","given":"W. Timothy"},{"family":"Newman","given":"John W."},{"family":"Lok","given":"Kerry H."},{"family":"Hoppel","given":"Charles L."},{"family":"Adams","given":"Sean H."}],"issued":{"date-parts":[["2010",12,10]]},"PMID":"21170321","PMCID":"PMC3000813"}}],"schema":"https://github.com/citation-style-language/schema/raw/master/csl-citation.json"} </w:instrText>
            </w:r>
            <w:r>
              <w:rPr>
                <w:rFonts w:ascii="Times New Roman" w:hAnsi="Times New Roman"/>
                <w:sz w:val="24"/>
                <w:szCs w:val="24"/>
              </w:rPr>
              <w:fldChar w:fldCharType="separate"/>
            </w:r>
            <w:r w:rsidRPr="00296281">
              <w:rPr>
                <w:rFonts w:ascii="Times New Roman" w:hAnsi="Times New Roman"/>
                <w:sz w:val="24"/>
              </w:rPr>
              <w:t>(</w:t>
            </w:r>
            <w:proofErr w:type="spellStart"/>
            <w:r w:rsidRPr="00296281">
              <w:rPr>
                <w:rFonts w:ascii="Times New Roman" w:hAnsi="Times New Roman"/>
                <w:sz w:val="24"/>
              </w:rPr>
              <w:t>Fiehn</w:t>
            </w:r>
            <w:proofErr w:type="spellEnd"/>
            <w:r w:rsidRPr="00296281">
              <w:rPr>
                <w:rFonts w:ascii="Times New Roman" w:hAnsi="Times New Roman"/>
                <w:sz w:val="24"/>
              </w:rPr>
              <w:t xml:space="preserve"> et al., 2010)</w:t>
            </w:r>
            <w:r>
              <w:rPr>
                <w:rFonts w:ascii="Times New Roman" w:hAnsi="Times New Roman"/>
                <w:sz w:val="24"/>
                <w:szCs w:val="24"/>
              </w:rPr>
              <w:fldChar w:fldCharType="end"/>
            </w:r>
          </w:p>
        </w:tc>
      </w:tr>
      <w:tr w:rsidR="00C76797" w:rsidRPr="0043265E" w:rsidTr="00C76797">
        <w:trPr>
          <w:trHeight w:val="78"/>
        </w:trPr>
        <w:tc>
          <w:tcPr>
            <w:tcW w:w="2785" w:type="dxa"/>
            <w:vMerge w:val="restart"/>
            <w:tcBorders>
              <w:top w:val="single" w:sz="4" w:space="0" w:color="auto"/>
              <w:left w:val="single" w:sz="4" w:space="0" w:color="auto"/>
              <w:bottom w:val="single" w:sz="4" w:space="0" w:color="auto"/>
              <w:right w:val="nil"/>
            </w:tcBorders>
            <w:hideMark/>
          </w:tcPr>
          <w:p w:rsidR="00C76797" w:rsidRPr="0043265E" w:rsidRDefault="00C76797" w:rsidP="00C76797">
            <w:pPr>
              <w:rPr>
                <w:rFonts w:ascii="Times New Roman" w:hAnsi="Times New Roman"/>
                <w:sz w:val="24"/>
                <w:szCs w:val="24"/>
              </w:rPr>
            </w:pPr>
            <w:proofErr w:type="spellStart"/>
            <w:r w:rsidRPr="0043265E">
              <w:rPr>
                <w:rFonts w:ascii="Times New Roman" w:hAnsi="Times New Roman"/>
                <w:sz w:val="24"/>
                <w:szCs w:val="24"/>
              </w:rPr>
              <w:t>Palmitoylcarnitine</w:t>
            </w:r>
            <w:proofErr w:type="spellEnd"/>
            <w:r w:rsidRPr="0043265E">
              <w:rPr>
                <w:rFonts w:ascii="Times New Roman" w:hAnsi="Times New Roman"/>
                <w:sz w:val="24"/>
                <w:szCs w:val="24"/>
              </w:rPr>
              <w:t xml:space="preserve"> (C16)</w:t>
            </w: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Inc. in obese adult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rj11u7rv","properties":{"formattedCitation":"(Mihalik et al., 2010)","plainCitation":"(Mihalik et al., 2010)"},"citationItems":[{"id":1071,"uris":["http://zotero.org/users/local/uX3qe6Q2/items/T464AS6E"],"uri":["http://zotero.org/users/local/uX3qe6Q2/items/T464AS6E"],"itemData":{"id":1071,"type":"article-journal","title":"Increased levels of plasma acylcarnitines in obesity and type 2 diabetes and identification of a marker of glucolipotoxicity","container-title":"Obesity (Silver Spring, Md.)","page":"1695-1700","volume":"18","issue":"9","source":"PubMed","abstract":"Dysregulation of fatty acid oxidation (FAO) is recognized as important in the pathophysiology of obesity and insulin resistance (IR). However, demonstrating FAO defects in vivo in humans has entailed complex and invasive methodologies. Recently, the identification of genetic blocks in FAO has been vastly simplified by using tandem mass spectrometry (MS/MS) of dried bloodspots to specify acylcarnitine (AcylCN) alterations characteristic for each disorder. This technology has recently been applied to examine FAO alterations in human and animal models of obesity and type 2 diabetes mellitus (T2DM). This study focused on characterizing AcylCN profiles in human plasma from individuals with obesity and T2DM during fasting and insulin-stimulated conditions. Following an overnight fast, plasma was obtained from lean (n = 12), obese nondiabetic (n = 14), and T2DM (n = 10) participants and analyzed for AcylCN using MS/MS. Plasma samples were also obtained at the end of a 4-h insulin-stimulated euglycemic clamp. In obesity and T2DM, long-chain AcylCNs were similarly significantly increased in the fasted state; free-CN levels were also elevated. Additionally, T2DM subjects of comparable BMI had increased short- and medium-chain AcylCNs, both saturated and hydroxy, as well as increased C(4)-dicarboxylcarnitine (C(4)DC-CN) that correlated with an index of poor glycemic control (HbA(1c); r = 0.74; P &lt; 0.0001). Insulin infusion reduced all species of plasma AcylCN but this reduction was blunted in T2DM. Plasma long-chain AcylCN species are increased in obesity and T2DM, suggesting that more fatty acids can enter mitochondria. In T2DM, many shorter species accumulate, suggesting that they have a generalized complex oxidation defect.","DOI":"10.1038/oby.2009.510","ISSN":"1930-739X","note":"PMID: 20111019\nPMCID: PMC3984458","journalAbbreviation":"Obesity (Silver Spring)","language":"eng","author":[{"family":"Mihalik","given":"Stephanie J."},{"family":"Goodpaster","given":"Bret H."},{"family":"Kelley","given":"David E."},{"family":"Chace","given":"Donald H."},{"family":"Vockley","given":"Jerry"},{"family":"Toledo","given":"Frederico G. S."},{"family":"DeLany","given":"James P."}],"issued":{"date-parts":[["2010",9]]},"PMID":"20111019","PMCID":"PMC3984458"}}],"schema":"https://github.com/citation-style-language/schema/raw/master/csl-citation.json"} </w:instrText>
            </w:r>
            <w:r>
              <w:rPr>
                <w:rFonts w:ascii="Times New Roman" w:hAnsi="Times New Roman"/>
                <w:sz w:val="24"/>
                <w:szCs w:val="24"/>
              </w:rPr>
              <w:fldChar w:fldCharType="separate"/>
            </w:r>
            <w:r w:rsidRPr="00296281">
              <w:rPr>
                <w:rFonts w:ascii="Times New Roman" w:hAnsi="Times New Roman"/>
                <w:sz w:val="24"/>
              </w:rPr>
              <w:t>(</w:t>
            </w:r>
            <w:proofErr w:type="spellStart"/>
            <w:r w:rsidRPr="00296281">
              <w:rPr>
                <w:rFonts w:ascii="Times New Roman" w:hAnsi="Times New Roman"/>
                <w:sz w:val="24"/>
              </w:rPr>
              <w:t>Mihalik</w:t>
            </w:r>
            <w:proofErr w:type="spellEnd"/>
            <w:r w:rsidRPr="00296281">
              <w:rPr>
                <w:rFonts w:ascii="Times New Roman" w:hAnsi="Times New Roman"/>
                <w:sz w:val="24"/>
              </w:rPr>
              <w:t xml:space="preserve"> et al., 2010)</w:t>
            </w:r>
            <w:r>
              <w:rPr>
                <w:rFonts w:ascii="Times New Roman" w:hAnsi="Times New Roman"/>
                <w:sz w:val="24"/>
                <w:szCs w:val="24"/>
              </w:rPr>
              <w:fldChar w:fldCharType="end"/>
            </w:r>
          </w:p>
        </w:tc>
      </w:tr>
      <w:tr w:rsidR="00C76797" w:rsidRPr="0043265E" w:rsidTr="00C76797">
        <w:trPr>
          <w:trHeight w:val="76"/>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Inc. in </w:t>
            </w:r>
            <w:r>
              <w:rPr>
                <w:rFonts w:ascii="Times New Roman" w:hAnsi="Times New Roman"/>
                <w:sz w:val="24"/>
                <w:szCs w:val="24"/>
              </w:rPr>
              <w:t>T2D</w:t>
            </w:r>
            <w:r w:rsidRPr="0043265E">
              <w:rPr>
                <w:rFonts w:ascii="Times New Roman" w:hAnsi="Times New Roman"/>
                <w:sz w:val="24"/>
                <w:szCs w:val="24"/>
              </w:rPr>
              <w:t xml:space="preserve"> adult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b2m1a9prd","properties":{"formattedCitation":"(Mihalik et al., 2010)","plainCitation":"(Mihalik et al., 2010)"},"citationItems":[{"id":1071,"uris":["http://zotero.org/users/local/uX3qe6Q2/items/T464AS6E"],"uri":["http://zotero.org/users/local/uX3qe6Q2/items/T464AS6E"],"itemData":{"id":1071,"type":"article-journal","title":"Increased levels of plasma acylcarnitines in obesity and type 2 diabetes and identification of a marker of glucolipotoxicity","container-title":"Obesity (Silver Spring, Md.)","page":"1695-1700","volume":"18","issue":"9","source":"PubMed","abstract":"Dysregulation of fatty acid oxidation (FAO) is recognized as important in the pathophysiology of obesity and insulin resistance (IR). However, demonstrating FAO defects in vivo in humans has entailed complex and invasive methodologies. Recently, the identification of genetic blocks in FAO has been vastly simplified by using tandem mass spectrometry (MS/MS) of dried bloodspots to specify acylcarnitine (AcylCN) alterations characteristic for each disorder. This technology has recently been applied to examine FAO alterations in human and animal models of obesity and type 2 diabetes mellitus (T2DM). This study focused on characterizing AcylCN profiles in human plasma from individuals with obesity and T2DM during fasting and insulin-stimulated conditions. Following an overnight fast, plasma was obtained from lean (n = 12), obese nondiabetic (n = 14), and T2DM (n = 10) participants and analyzed for AcylCN using MS/MS. Plasma samples were also obtained at the end of a 4-h insulin-stimulated euglycemic clamp. In obesity and T2DM, long-chain AcylCNs were similarly significantly increased in the fasted state; free-CN levels were also elevated. Additionally, T2DM subjects of comparable BMI had increased short- and medium-chain AcylCNs, both saturated and hydroxy, as well as increased C(4)-dicarboxylcarnitine (C(4)DC-CN) that correlated with an index of poor glycemic control (HbA(1c); r = 0.74; P &lt; 0.0001). Insulin infusion reduced all species of plasma AcylCN but this reduction was blunted in T2DM. Plasma long-chain AcylCN species are increased in obesity and T2DM, suggesting that more fatty acids can enter mitochondria. In T2DM, many shorter species accumulate, suggesting that they have a generalized complex oxidation defect.","DOI":"10.1038/oby.2009.510","ISSN":"1930-739X","note":"PMID: 20111019\nPMCID: PMC3984458","journalAbbreviation":"Obesity (Silver Spring)","language":"eng","author":[{"family":"Mihalik","given":"Stephanie J."},{"family":"Goodpaster","given":"Bret H."},{"family":"Kelley","given":"David E."},{"family":"Chace","given":"Donald H."},{"family":"Vockley","given":"Jerry"},{"family":"Toledo","given":"Frederico G. S."},{"family":"DeLany","given":"James P."}],"issued":{"date-parts":[["2010",9]]},"PMID":"20111019","PMCID":"PMC3984458"}}],"schema":"https://github.com/citation-style-language/schema/raw/master/csl-citation.json"} </w:instrText>
            </w:r>
            <w:r>
              <w:rPr>
                <w:rFonts w:ascii="Times New Roman" w:hAnsi="Times New Roman"/>
                <w:sz w:val="24"/>
                <w:szCs w:val="24"/>
              </w:rPr>
              <w:fldChar w:fldCharType="separate"/>
            </w:r>
            <w:r w:rsidRPr="00296281">
              <w:rPr>
                <w:rFonts w:ascii="Times New Roman" w:hAnsi="Times New Roman"/>
                <w:sz w:val="24"/>
              </w:rPr>
              <w:t>(</w:t>
            </w:r>
            <w:proofErr w:type="spellStart"/>
            <w:r w:rsidRPr="00296281">
              <w:rPr>
                <w:rFonts w:ascii="Times New Roman" w:hAnsi="Times New Roman"/>
                <w:sz w:val="24"/>
              </w:rPr>
              <w:t>Mihalik</w:t>
            </w:r>
            <w:proofErr w:type="spellEnd"/>
            <w:r w:rsidRPr="00296281">
              <w:rPr>
                <w:rFonts w:ascii="Times New Roman" w:hAnsi="Times New Roman"/>
                <w:sz w:val="24"/>
              </w:rPr>
              <w:t xml:space="preserve"> et al., 2010)</w:t>
            </w:r>
            <w:r>
              <w:rPr>
                <w:rFonts w:ascii="Times New Roman" w:hAnsi="Times New Roman"/>
                <w:sz w:val="24"/>
                <w:szCs w:val="24"/>
              </w:rPr>
              <w:fldChar w:fldCharType="end"/>
            </w:r>
          </w:p>
        </w:tc>
      </w:tr>
      <w:tr w:rsidR="00C76797" w:rsidRPr="0043265E" w:rsidTr="00C76797">
        <w:trPr>
          <w:trHeight w:val="76"/>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Inc. in incident </w:t>
            </w:r>
            <w:r>
              <w:rPr>
                <w:rFonts w:ascii="Times New Roman" w:hAnsi="Times New Roman"/>
                <w:sz w:val="24"/>
                <w:szCs w:val="24"/>
              </w:rPr>
              <w:t>T2D</w:t>
            </w:r>
            <w:r w:rsidRPr="0043265E">
              <w:rPr>
                <w:rFonts w:ascii="Times New Roman" w:hAnsi="Times New Roman"/>
                <w:sz w:val="24"/>
                <w:szCs w:val="24"/>
              </w:rPr>
              <w:t xml:space="preserve"> adults</w:t>
            </w:r>
          </w:p>
        </w:tc>
        <w:tc>
          <w:tcPr>
            <w:tcW w:w="4136" w:type="dxa"/>
            <w:tcBorders>
              <w:top w:val="single" w:sz="4" w:space="0" w:color="auto"/>
              <w:left w:val="nil"/>
              <w:bottom w:val="single" w:sz="4" w:space="0" w:color="auto"/>
              <w:right w:val="single" w:sz="4" w:space="0" w:color="auto"/>
            </w:tcBorders>
            <w:hideMark/>
          </w:tcPr>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kf8f56p3a","properties":{"formattedCitation":"(Qiu et al., 2016)","plainCitation":"(Qiu et al., 2016)"},"citationItems":[{"id":2860,"uris":["http://zotero.org/users/local/uX3qe6Q2/items/MMVFG75B"],"uri":["http://zotero.org/users/local/uX3qe6Q2/items/MMVFG75B"],"itemData":{"id":2860,"type":"article-journal","title":"Plasma metabolomics identified novel metabolites associated with risk of type 2 diabetes in two prospective cohorts of Chinese adults","container-title":"International Journal of Epidemiology","page":"1507-1516","volume":"45","issue":"5","source":"academic.oup.com","DOI":"10.1093/ije/dyw221","ISSN":"0300-5771","journalAbbreviation":"Int J Epidemiol","author":[{"family":"Qiu","given":"Gaokun"},{"family":"Zheng","given":"Yan"},{"family":"Wang","given":"Hao"},{"family":"Sun","given":"Jie"},{"family":"Ma","given":"Hongxia"},{"family":"Xiao","given":"Yang"},{"family":"Li","given":"Yizhun"},{"family":"Yuan","given":"Yu"},{"family":"Yang","given":"Handong"},{"family":"Li","given":"Xiulou"},{"family":"Min","given":"Xinwen"},{"family":"Zhang","given":"Ce"},{"family":"Xu","given":"Chengwei"},{"family":"Jiang","given":"Yue"},{"family":"Zhang","given":"Xiaomin"},{"family":"He","given":"Meian"},{"family":"Yang","given":"Ming"},{"family":"Hu","given":"Zhibin"},{"family":"Tang","given":"Huiru"},{"family":"Shen","given":"Hongbing"},{"family":"Hu","given":"Frank B."},{"family":"Pan","given":"An"},{"family":"Wu","given":"Tangchun"}],"issued":{"date-parts":[["2016",10,1]]}}}],"schema":"https://github.com/citation-style-language/schema/raw/master/csl-citation.json"} </w:instrText>
            </w:r>
            <w:r>
              <w:rPr>
                <w:rFonts w:ascii="Times New Roman" w:hAnsi="Times New Roman"/>
                <w:sz w:val="24"/>
                <w:szCs w:val="24"/>
              </w:rPr>
              <w:fldChar w:fldCharType="separate"/>
            </w:r>
            <w:r w:rsidRPr="00296281">
              <w:rPr>
                <w:rFonts w:ascii="Times New Roman" w:hAnsi="Times New Roman"/>
                <w:sz w:val="24"/>
              </w:rPr>
              <w:t>(</w:t>
            </w:r>
            <w:proofErr w:type="spellStart"/>
            <w:r w:rsidRPr="00296281">
              <w:rPr>
                <w:rFonts w:ascii="Times New Roman" w:hAnsi="Times New Roman"/>
                <w:sz w:val="24"/>
              </w:rPr>
              <w:t>Qiu</w:t>
            </w:r>
            <w:proofErr w:type="spellEnd"/>
            <w:r w:rsidRPr="00296281">
              <w:rPr>
                <w:rFonts w:ascii="Times New Roman" w:hAnsi="Times New Roman"/>
                <w:sz w:val="24"/>
              </w:rPr>
              <w:t xml:space="preserve"> et al., 2016)</w:t>
            </w:r>
            <w:r>
              <w:rPr>
                <w:rFonts w:ascii="Times New Roman" w:hAnsi="Times New Roman"/>
                <w:sz w:val="24"/>
                <w:szCs w:val="24"/>
              </w:rPr>
              <w:fldChar w:fldCharType="end"/>
            </w:r>
          </w:p>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2qg9gm551s","properties":{"formattedCitation":"(Sun et al., 2016)","plainCitation":"(Sun et al., 2016)"},"citationItems":[{"id":2736,"uris":["http://zotero.org/users/local/uX3qe6Q2/items/TCZ3DHXP"],"uri":["http://zotero.org/users/local/uX3qe6Q2/items/TCZ3DHXP"],"itemData":{"id":2736,"type":"article-journal","title":"Early prediction of developing type 2 diabetes by plasma acylcarnitines: A population-based study","container-title":"Diabetes Care","page":"1563-1570","volume":"39","issue":"9","source":"care.diabetesjournals.org","abstract":"OBJECTIVE Acylcarnitines were suggested as early biomarkers even prior to insulin resistance in animal studies, but their roles in predicting type 2 diabetes were unknown. Therefore, we aimed to determine whether acylcarnitines could independently predict type 2 diabetes by using a targeted metabolic profiling approach.\nRESEARCH DESIGN AND METHODS A population-based prospective study was conducted among 2,103 community-living Chinese individuals aged 50–70 years from Beijing and Shanghai with a mean follow-up duration of 6 years. Fasting glucose, glycohemoglobin, and insulin were determined at baseline and in a follow-up survey. Baseline plasma acylcarnitines were profiled by liquid chromatography–tandem mass spectrometry.\nRESULTS Over the 6-year period, 507 participants developed diabetes. A panel of acylcanitines, especially with long chain, was significantly associated with increased risk of type 2 diabetes. The relative risks of type 2 diabetes per SD increase of the predictive model score were 2.48 (95% CI 2.20–2.78) for the conventional and 9.41 (95% CI 7.62–11.62) for the full model including acylcarnitines, respectively. Moreover, adding selected acylcarnitines substantially improved predictive ability for incident diabetes, as area under the receiver operator characteristic curve improved to 0.89 in the full model compared with 0.73 in the conventional model. Similar associations were obtained when the predictive models were established separately among Beijing or Shanghai residents.\nCONCLUSIONS A panel of acylcarnitines, mainly involving mitochondrial lipid dysregulation, significantly improved predictive ability for type 2 diabetes beyond conventional risk factors. These findings need to be replicated in other populations, and the underlying mechanisms should be elucidated.","DOI":"10.2337/dc16-0232","ISSN":"0149-5992, 1935-5548","note":"PMID: 27388475","shortTitle":"Early Prediction of Developing Type 2 Diabetes by Plasma Acylcarnitines","language":"en","author":[{"family":"Sun","given":"Liang"},{"family":"Liang","given":"Liming"},{"family":"Gao","given":"Xianfu"},{"family":"Zhang","given":"Huiping"},{"family":"Yao","given":"Pang"},{"family":"Hu","given":"Yao"},{"family":"Ma","given":"Yiwei"},{"family":"Wang","given":"Feijie"},{"family":"Jin","given":"Qianlu"},{"family":"Li","given":"Huaixing"},{"family":"Li","given":"Rongxia"},{"family":"Liu","given":"Yong"},{"family":"Hu","given":"Frank B."},{"family":"Zeng","given":"Rong"},{"family":"Lin","given":"Xu"},{"family":"Wu","given":"Jiarui"}],"issued":{"date-parts":[["2016",9,1]]},"PMID":"27388475"}}],"schema":"https://github.com/citation-style-language/schema/raw/master/csl-citation.json"} </w:instrText>
            </w:r>
            <w:r>
              <w:rPr>
                <w:rFonts w:ascii="Times New Roman" w:hAnsi="Times New Roman"/>
                <w:sz w:val="24"/>
                <w:szCs w:val="24"/>
              </w:rPr>
              <w:fldChar w:fldCharType="separate"/>
            </w:r>
            <w:r w:rsidRPr="00296281">
              <w:rPr>
                <w:rFonts w:ascii="Times New Roman" w:hAnsi="Times New Roman"/>
                <w:sz w:val="24"/>
              </w:rPr>
              <w:t>(Sun et al., 2016)</w:t>
            </w:r>
            <w:r>
              <w:rPr>
                <w:rFonts w:ascii="Times New Roman" w:hAnsi="Times New Roman"/>
                <w:sz w:val="24"/>
                <w:szCs w:val="24"/>
              </w:rPr>
              <w:fldChar w:fldCharType="end"/>
            </w:r>
          </w:p>
        </w:tc>
      </w:tr>
      <w:tr w:rsidR="00C76797" w:rsidRPr="0043265E" w:rsidTr="00C76797">
        <w:trPr>
          <w:trHeight w:val="64"/>
        </w:trPr>
        <w:tc>
          <w:tcPr>
            <w:tcW w:w="2785" w:type="dxa"/>
            <w:vMerge w:val="restart"/>
            <w:tcBorders>
              <w:top w:val="single" w:sz="4" w:space="0" w:color="auto"/>
              <w:left w:val="single" w:sz="4" w:space="0" w:color="auto"/>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Phenylalanine</w:t>
            </w: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Inc. in obese adults</w:t>
            </w:r>
          </w:p>
        </w:tc>
        <w:tc>
          <w:tcPr>
            <w:tcW w:w="4136" w:type="dxa"/>
            <w:tcBorders>
              <w:top w:val="single" w:sz="4" w:space="0" w:color="auto"/>
              <w:left w:val="nil"/>
              <w:bottom w:val="single" w:sz="4" w:space="0" w:color="auto"/>
              <w:right w:val="single" w:sz="4" w:space="0" w:color="auto"/>
            </w:tcBorders>
            <w:hideMark/>
          </w:tcPr>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2cj52dgpoi","properties":{"formattedCitation":"(Felig, Marliss &amp; Cahill, 1969)","plainCitation":"(Felig, Marliss &amp; Cahill, 1969)"},"citationItems":[{"id":2395,"uris":["http://zotero.org/users/local/uX3qe6Q2/items/SPE8D5FN"],"uri":["http://zotero.org/users/local/uX3qe6Q2/items/SPE8D5FN"],"itemData":{"id":2395,"type":"article-journal","title":"Plasma amino acid levels and insulin secretion in obesity","container-title":"New England Journal of Medicine","page":"811-816","volume":"281","issue":"15","source":"Taylor and Francis+NEJM","abstract":"ABERRATIONS in glucose utilization1 and in lipolytic mechanisms2 and diminished responsiveness to exogenous insulin3 , 4 have been well documented in obesity. In addition, since the advent of the immunoassay technic,5 increased secretion of immunoreactive insulin has been repeatedly demonstrated in overweight subjects.6 7 8 Although it has been known for 40 years that insulin can lower plasma amino acid levels9 and occupies a central role in protein as well as carbohydrate and fat metabolism,10 little information is available regarding plasma amino acids in obesity. The importance of determining amino acid levels in a situation characterized by hyperinsulinemia is underscored by the recent demonstration . . .","DOI":"10.1056/NEJM196910092811503","ISSN":"0028-4793","note":"PMID: 5809519","author":[{"family":"Felig","given":"Philip"},{"family":"Marliss","given":"Errol"},{"family":"Cahill","given":"George F. Jr."}],"issued":{"date-parts":[["1969",10,9]]},"PMID":"5809519"}}],"schema":"https://github.com/citation-style-language/schema/raw/master/csl-citation.json"} </w:instrText>
            </w:r>
            <w:r>
              <w:rPr>
                <w:rFonts w:ascii="Times New Roman" w:hAnsi="Times New Roman"/>
                <w:sz w:val="24"/>
                <w:szCs w:val="24"/>
              </w:rPr>
              <w:fldChar w:fldCharType="separate"/>
            </w:r>
            <w:r w:rsidRPr="00296281">
              <w:rPr>
                <w:rFonts w:ascii="Times New Roman" w:hAnsi="Times New Roman"/>
                <w:sz w:val="24"/>
              </w:rPr>
              <w:t>(</w:t>
            </w:r>
            <w:proofErr w:type="spellStart"/>
            <w:r w:rsidRPr="00296281">
              <w:rPr>
                <w:rFonts w:ascii="Times New Roman" w:hAnsi="Times New Roman"/>
                <w:sz w:val="24"/>
              </w:rPr>
              <w:t>Felig</w:t>
            </w:r>
            <w:proofErr w:type="spellEnd"/>
            <w:r w:rsidRPr="00296281">
              <w:rPr>
                <w:rFonts w:ascii="Times New Roman" w:hAnsi="Times New Roman"/>
                <w:sz w:val="24"/>
              </w:rPr>
              <w:t xml:space="preserve">, </w:t>
            </w:r>
            <w:proofErr w:type="spellStart"/>
            <w:r w:rsidRPr="00296281">
              <w:rPr>
                <w:rFonts w:ascii="Times New Roman" w:hAnsi="Times New Roman"/>
                <w:sz w:val="24"/>
              </w:rPr>
              <w:t>Marliss</w:t>
            </w:r>
            <w:proofErr w:type="spellEnd"/>
            <w:r w:rsidRPr="00296281">
              <w:rPr>
                <w:rFonts w:ascii="Times New Roman" w:hAnsi="Times New Roman"/>
                <w:sz w:val="24"/>
              </w:rPr>
              <w:t xml:space="preserve"> &amp; Cahill, 1969)</w:t>
            </w:r>
            <w:r>
              <w:rPr>
                <w:rFonts w:ascii="Times New Roman" w:hAnsi="Times New Roman"/>
                <w:sz w:val="24"/>
                <w:szCs w:val="24"/>
              </w:rPr>
              <w:fldChar w:fldCharType="end"/>
            </w:r>
          </w:p>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2ce3q6d4e5","properties":{"formattedCitation":"(Newgard et al., 2009)","plainCitation":"(Newgard et al., 2009)"},"citationItems":[{"id":1073,"uris":["http://zotero.org/users/local/uX3qe6Q2/items/3IM628ZI"],"uri":["http://zotero.org/users/local/uX3qe6Q2/items/3IM628ZI"],"itemData":{"id":1073,"type":"article-journal","title":"A branched-chain amino acid-related metabolic signature that differentiates obese and lean humans and contributes to insulin resistance","container-title":"Cell Metabolism","page":"311-326","volume":"9","issue":"4","source":"PubMed","abstract":"Metabolomic profiling of obese versus lean humans reveals a branched-chain amino acid (BCAA)-related metabolite signature that is suggestive of increased catabolism of BCAA and correlated with insulin resistance. To test its impact on metabolic homeostasis, we fed rats on high-fat (HF), HF with supplemented BCAA (HF/BCAA), or standard chow (SC) diets. Despite having reduced food intake and a low rate of weight gain equivalent to the SC group, HF/BCAA rats were as insulin resistant as HF rats. Pair-feeding of HF diet to match the HF/BCAA animals or BCAA addition to SC diet did not cause insulin resistance. Insulin resistance induced by HF/BCAA feeding was accompanied by chronic phosphorylation of mTOR, JNK, and IRS1Ser307 and by accumulation of multiple acylcarnitines in muscle, and it was reversed by the mTOR inhibitor, rapamycin. Our findings show that in the context of a dietary pattern that includes high fat consumption, BCAA contributes to development of obesity-associated insulin resistance.","DOI":"10.1016/j.cmet.2009.02.002","ISSN":"1932-7420","note":"PMID: 19356713\nPMCID: PMC3640280","journalAbbreviation":"Cell Metab.","language":"eng","author":[{"family":"Newgard","given":"Christopher B."},{"family":"An","given":"Jie"},{"family":"Bain","given":"James R."},{"family":"Muehlbauer","given":"Michael J."},{"family":"Stevens","given":"Robert D."},{"family":"Lien","given":"Lillian F."},{"family":"Haqq","given":"Andrea M."},{"family":"Shah","given":"Svati H."},{"family":"Arlotto","given":"Michelle"},{"family":"Slentz","given":"Cris A."},{"family":"Rochon","given":"James"},{"family":"Gallup","given":"Dianne"},{"family":"Ilkayeva","given":"Olga"},{"family":"Wenner","given":"Brett R."},{"family":"Yancy","given":"William S."},{"family":"Eisenson","given":"Howard"},{"family":"Musante","given":"Gerald"},{"family":"Surwit","given":"Richard S."},{"family":"Millington","given":"David S."},{"family":"Butler","given":"Mark D."},{"family":"Svetkey","given":"Laura P."}],"issued":{"date-parts":[["2009",4]]},"PMID":"19356713","PMCID":"PMC3640280"}}],"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w:t>
            </w:r>
            <w:proofErr w:type="spellStart"/>
            <w:r w:rsidRPr="00140599">
              <w:rPr>
                <w:rFonts w:ascii="Times New Roman" w:hAnsi="Times New Roman"/>
                <w:sz w:val="24"/>
              </w:rPr>
              <w:t>Newgard</w:t>
            </w:r>
            <w:proofErr w:type="spellEnd"/>
            <w:r w:rsidRPr="00140599">
              <w:rPr>
                <w:rFonts w:ascii="Times New Roman" w:hAnsi="Times New Roman"/>
                <w:sz w:val="24"/>
              </w:rPr>
              <w:t xml:space="preserve"> et al., 2009)</w:t>
            </w:r>
            <w:r>
              <w:rPr>
                <w:rFonts w:ascii="Times New Roman" w:hAnsi="Times New Roman"/>
                <w:sz w:val="24"/>
                <w:szCs w:val="24"/>
              </w:rPr>
              <w:fldChar w:fldCharType="end"/>
            </w:r>
          </w:p>
        </w:tc>
      </w:tr>
      <w:tr w:rsidR="00C76797" w:rsidRPr="0043265E" w:rsidTr="00C76797">
        <w:trPr>
          <w:trHeight w:val="62"/>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Inc. in </w:t>
            </w:r>
            <w:r>
              <w:rPr>
                <w:rFonts w:ascii="Times New Roman" w:hAnsi="Times New Roman"/>
                <w:sz w:val="24"/>
                <w:szCs w:val="24"/>
              </w:rPr>
              <w:t>T2D</w:t>
            </w:r>
            <w:r w:rsidRPr="0043265E">
              <w:rPr>
                <w:rFonts w:ascii="Times New Roman" w:hAnsi="Times New Roman"/>
                <w:sz w:val="24"/>
                <w:szCs w:val="24"/>
              </w:rPr>
              <w:t xml:space="preserve"> adult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9c1pf27kc","properties":{"formattedCitation":"(Xu et al., 2013)","plainCitation":"(Xu et al., 2013)"},"citationItems":[{"id":1078,"uris":["http://zotero.org/users/local/uX3qe6Q2/items/8MFG5UFE"],"uri":["http://zotero.org/users/local/uX3qe6Q2/items/8MFG5UFE"],"itemData":{"id":1078,"type":"article-journal","title":"Metabolic signature shift in type 2 diabetes mellitus revealed by mass spectrometry-based metabolomics","container-title":"The Journal of Clinical Endocrinology and Metabolism","page":"E1060-1065","volume":"98","issue":"6","source":"PubMed","abstract":"OBJECTIVE: Metabolic profiling of small molecules offers a snapshot of physiological processes. To identify metabolic signatures associated with type 2 diabetes and impaired fasting glucose (IFG) beyond differences in glucose, we used mass spectrometry-based metabolic profiling.\nRESEARCH DESIGN AND METHODS: Individuals attending an institutional health screen were enrolled. IFG (n = 24) was defined as fasting glucose (FG) of 6.1 to 6.9 mmol/L and 2-hour post glucose load &lt;11.1 mmol/L or glycosylated hemoglobin &lt;6.5%, type 2 diabetes (n = 27), FG ≥7.0 mmol/L, or 2-hour post glucose load ≥11.1 mmol/L, or glycosylated hemoglobin ≥6.5%, and healthy controls (n = 60), FG &lt;6.1 mmol/L. Fasting serum metabolomes were profiled and compared using gas chromatography/mass spectrometry and liquid chromatography/mass spectrometry.\nRESULTS: Compared to healthy controls, those with IFG and type 2 diabetes had significantly raised fructose, α-hydroxybutyrate, alanine, proline, phenylalanine, glutamine, branched-chain amino acids (leucine, isoleucine, and valine), low carbon number lipids (myristic, palmitic, and stearic acid), and significantly reduced pyroglutamic acid, glycerophospohlipids, and sphingomyelins, even after adjusting for age, gender, and body mass index.\nCONCLUSIONS: Using 2 highly sensitive metabolomic techniques, we report distinct serum profile change of a wide range of metabolites from healthy persons to type 2 diabetes mellitus. Apart from glucose, IFG and diabetes mellitus are characterized by abnormalities in amino acid, fatty acids, glycerophospholipids, and sphingomyelin metabolism. These early broad-spectrum metabolic changes emphasize the complex abnormalities present in a disease defined mainly by elevated blood glucose levels.","DOI":"10.1210/jc.2012-4132","ISSN":"1945-7197","note":"PMID: 23633210","journalAbbreviation":"J. Clin. Endocrinol. Metab.","language":"eng","author":[{"family":"Xu","given":"Fengguo"},{"family":"Tavintharan","given":"Subramaniam"},{"family":"Sum","given":"Chee Fang"},{"family":"Woon","given":"Kaing"},{"family":"Lim","given":"Su Chi"},{"family":"Ong","given":"Choon Nam"}],"issued":{"date-parts":[["2013",6]]},"PMID":"23633210"}}],"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Xu et al., 2013)</w:t>
            </w:r>
            <w:r>
              <w:rPr>
                <w:rFonts w:ascii="Times New Roman" w:hAnsi="Times New Roman"/>
                <w:sz w:val="24"/>
                <w:szCs w:val="24"/>
              </w:rPr>
              <w:fldChar w:fldCharType="end"/>
            </w:r>
          </w:p>
        </w:tc>
      </w:tr>
      <w:tr w:rsidR="00C76797" w:rsidRPr="0043265E" w:rsidTr="00C76797">
        <w:trPr>
          <w:trHeight w:val="62"/>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Inc. in incident </w:t>
            </w:r>
            <w:r>
              <w:rPr>
                <w:rFonts w:ascii="Times New Roman" w:hAnsi="Times New Roman"/>
                <w:sz w:val="24"/>
                <w:szCs w:val="24"/>
              </w:rPr>
              <w:t>T2D</w:t>
            </w:r>
            <w:r w:rsidRPr="0043265E">
              <w:rPr>
                <w:rFonts w:ascii="Times New Roman" w:hAnsi="Times New Roman"/>
                <w:sz w:val="24"/>
                <w:szCs w:val="24"/>
              </w:rPr>
              <w:t xml:space="preserve"> adults</w:t>
            </w:r>
          </w:p>
        </w:tc>
        <w:tc>
          <w:tcPr>
            <w:tcW w:w="4136" w:type="dxa"/>
            <w:tcBorders>
              <w:top w:val="single" w:sz="4" w:space="0" w:color="auto"/>
              <w:left w:val="nil"/>
              <w:bottom w:val="single" w:sz="4" w:space="0" w:color="auto"/>
              <w:right w:val="single" w:sz="4" w:space="0" w:color="auto"/>
            </w:tcBorders>
            <w:hideMark/>
          </w:tcPr>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vtqstlcr9","properties":{"formattedCitation":"(Wang et al., 2011)","plainCitation":"(Wang et al., 2011)"},"citationItems":[{"id":2342,"uris":["http://zotero.org/users/local/uX3qe6Q2/items/53WF48MV"],"uri":["http://zotero.org/users/local/uX3qe6Q2/items/53WF48MV"],"itemData":{"id":2342,"type":"article-journal","title":"Metabolite profiles and the risk of developing diabetes","container-title":"Nature Medicine","page":"448-453","volume":"17","issue":"4","source":"www.nature.com","abstract":"Emerging technologies allow the high-throughput profiling of metabolic status from a blood specimen (metabolomics). We investigated whether metabolite profiles could predict the development of diabetes. Among 2,422 normoglycemic individuals followed for 12 years, 201 developed diabetes. Amino acids, amines and other polar metabolites were profiled in baseline specimens by liquid chromatography–tandem mass spectrometry (LC-MS). Cases and controls were matched for age, body mass index and fasting glucose. Five branched-chain and aromatic amino acids had highly significant associations with future diabetes: isoleucine, leucine, valine, tyrosine and phenylalanine. A combination of three amino acids predicted future diabetes (with a more than fivefold higher risk for individuals in top quartile). The results were replicated in an independent, prospective cohort. These findings underscore the potential key role of amino acid metabolism early in the pathogenesis of diabetes and suggest that amino acid profiles could aid in diabetes risk assessment.","DOI":"10.1038/nm.2307","ISSN":"1078-8956","journalAbbreviation":"Nat Med","language":"en","author":[{"family":"Wang","given":"Thomas J."},{"family":"Larson","given":"Martin G."},{"family":"Vasan","given":"Ramachandran S."},{"family":"Cheng","given":"Susan"},{"family":"Rhee","given":"Eugene P."},{"family":"McCabe","given":"Elizabeth"},{"family":"Lewis","given":"Gregory D."},{"family":"Fox","given":"Caroline S."},{"family":"Jacques","given":"Paul F."},{"family":"Fernandez","given":"Céline"},{"family":"O'Donnell","given":"Christopher J."},{"family":"Carr","given":"Stephen A."},{"family":"Mootha","given":"Vamsi K."},{"family":"Florez","given":"Jose C."},{"family":"Souza","given":"Amanda"},{"family":"Melander","given":"Olle"},{"family":"Clish","given":"Clary B."},{"family":"Gerszten","given":"Robert E."}],"issued":{"date-parts":[["2011",4]]}}}],"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Wang et al., 2011)</w:t>
            </w:r>
            <w:r>
              <w:rPr>
                <w:rFonts w:ascii="Times New Roman" w:hAnsi="Times New Roman"/>
                <w:sz w:val="24"/>
                <w:szCs w:val="24"/>
              </w:rPr>
              <w:fldChar w:fldCharType="end"/>
            </w:r>
          </w:p>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20f2pdd10o","properties":{"formattedCitation":"(Floegel et al., 2014)","plainCitation":"(Floegel et al., 2014)"},"citationItems":[{"id":1491,"uris":["http://zotero.org/users/local/uX3qe6Q2/items/6PVHMV42"],"uri":["http://zotero.org/users/local/uX3qe6Q2/items/6PVHMV42"],"itemData":{"id":1491,"type":"article-journal","title":"Linking diet, physical activity, cardiorespiratory fitness and obesity to serum metabolite networks: findings from a population-based study","container-title":"International Journal of Obesity (2005)","page":"1388-1396","volume":"38","issue":"11","source":"PubMed","abstract":"OBJECTIVE: It is not yet resolved how lifestyle factors and intermediate phenotypes interrelate with metabolic pathways. We aimed to investigate the associations between diet, physical activity, cardiorespiratory fitness and obesity with serum metabolite networks in a population-based study.\nMETHODS: The present study included 2380 participants of a randomly drawn subcohort of the European Prospective Investigation into Cancer and Nutrition-Potsdam. Targeted metabolomics was used to measure 127 serum metabolites. Additional data were available including anthropometric measurements, dietary assessment including intake of whole-grain bread, coffee and cake and cookies by food frequency questionnaire, and objectively measured physical activity energy expenditure and cardiorespiratory fitness in a subsample of 100 participants. In a data-driven approach, Gaussian graphical modeling was used to draw metabolite networks and depict relevant associations between exposures and serum metabolites. In addition, the relationship of different exposure metabolite networks was estimated.\nRESULTS: In the serum metabolite network, the different metabolite classes could be separated. There was a big group of phospholipids and acylcarnitines, a group of amino acids and C6-sugar. Amino acids were particularly positively associated with cardiorespiratory fitness and physical activity. C6-sugar and acylcarnitines were positively associated with obesity and inversely with intake of whole-grain bread. Phospholipids showed opposite associations with obesity and coffee intake. Metabolite networks of coffee intake and obesity were strongly inversely correlated (body mass index (BMI): r = -0.57 and waist circumference: r = -0.59). A strong positive correlation was observed between metabolite networks of BMI and waist circumference (r = 0.99), as well as the metabolite networks of cake and cookie intake with cardiorespiratory fitness and intake of whole-grain bread (r = 0.52 and r = 0.50; respectively).\nCONCLUSIONS: Lifestyle factors and phenotypes seem to interrelate in various metabolic pathways. A possible protective effect of coffee could be mediated via counterbalance of pathways of obesity involving hepatic phospholipids. Experimental studies should validate the biological mechanisms.","DOI":"10.1038/ijo.2014.39","ISSN":"1476-5497","note":"PMID: 24608922\nPMCID: PMC4229626","shortTitle":"Linking diet, physical activity, cardiorespiratory fitness and obesity to serum metabolite networks","journalAbbreviation":"Int J Obes (Lond)","language":"eng","author":[{"family":"Floegel","given":"A."},{"family":"Wientzek","given":"A."},{"family":"Bachlechner","given":"U."},{"family":"Jacobs","given":"S."},{"family":"Drogan","given":"D."},{"family":"Prehn","given":"C."},{"family":"Adamski","given":"J."},{"family":"Krumsiek","given":"J."},{"family":"Schulze","given":"M. B."},{"family":"Pischon","given":"T."},{"family":"Boeing","given":"H."}],"issued":{"date-parts":[["2014",11]]},"PMID":"24608922","PMCID":"PMC4229626"}}],"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w:t>
            </w:r>
            <w:proofErr w:type="spellStart"/>
            <w:r w:rsidRPr="00140599">
              <w:rPr>
                <w:rFonts w:ascii="Times New Roman" w:hAnsi="Times New Roman"/>
                <w:sz w:val="24"/>
              </w:rPr>
              <w:t>Floegel</w:t>
            </w:r>
            <w:proofErr w:type="spellEnd"/>
            <w:r w:rsidRPr="00140599">
              <w:rPr>
                <w:rFonts w:ascii="Times New Roman" w:hAnsi="Times New Roman"/>
                <w:sz w:val="24"/>
              </w:rPr>
              <w:t xml:space="preserve"> et al., 2014)</w:t>
            </w:r>
            <w:r>
              <w:rPr>
                <w:rFonts w:ascii="Times New Roman" w:hAnsi="Times New Roman"/>
                <w:sz w:val="24"/>
                <w:szCs w:val="24"/>
              </w:rPr>
              <w:fldChar w:fldCharType="end"/>
            </w:r>
          </w:p>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2gqfsms8r","properties":{"formattedCitation":"(Yamakado et al., 2015)","plainCitation":"(Yamakado et al., 2015)"},"citationItems":[{"id":2614,"uris":["http://zotero.org/users/local/uX3qe6Q2/items/KPGB6G4I"],"uri":["http://zotero.org/users/local/uX3qe6Q2/items/KPGB6G4I"],"itemData":{"id":2614,"type":"article-journal","title":"Plasma Free Amino Acid Profiles Predict Four-Year Risk of Developing Diabetes, Metabolic Syndrome, Dyslipidemia, and Hypertension in Japanese Population","container-title":"Scientific Reports","page":"11918","volume":"5","source":"www.nature.com","abstract":"Plasma free amino acid (PFAA) profile is highlighted in its association with visceral obesity and hyperinsulinemia, and future diabetes. Indeed PFAA profiling potentially can evaluate individuals’ future risks of developing lifestyle-related diseases, in addition to diabetes.","DOI":"10.1038/srep11918","ISSN":"2045-2322","language":"en","author":[{"family":"Yamakado","given":"Minoru"},{"family":"Nagao","given":"Kenji"},{"family":"Imaizumi","given":"Akira"},{"family":"Tani","given":"Mizuki"},{"family":"Toda","given":"Akiko"},{"family":"Tanaka","given":"Takayuki"},{"family":"Jinzu","given":"Hiroko"},{"family":"Miyano","given":"Hiroshi"},{"family":"Yamamoto","given":"Hiroshi"},{"family":"Daimon","given":"Takashi"},{"family":"Horimoto","given":"Katsuhisa"},{"family":"Ishizaka","given":"Yuko"}],"issued":{"date-parts":[["2015",7,9]]}}}],"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w:t>
            </w:r>
            <w:proofErr w:type="spellStart"/>
            <w:r w:rsidRPr="00140599">
              <w:rPr>
                <w:rFonts w:ascii="Times New Roman" w:hAnsi="Times New Roman"/>
                <w:sz w:val="24"/>
              </w:rPr>
              <w:t>Yamakado</w:t>
            </w:r>
            <w:proofErr w:type="spellEnd"/>
            <w:r w:rsidRPr="00140599">
              <w:rPr>
                <w:rFonts w:ascii="Times New Roman" w:hAnsi="Times New Roman"/>
                <w:sz w:val="24"/>
              </w:rPr>
              <w:t xml:space="preserve"> et al., 2015)</w:t>
            </w:r>
            <w:r>
              <w:rPr>
                <w:rFonts w:ascii="Times New Roman" w:hAnsi="Times New Roman"/>
                <w:sz w:val="24"/>
                <w:szCs w:val="24"/>
              </w:rPr>
              <w:fldChar w:fldCharType="end"/>
            </w:r>
          </w:p>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geo5o7djk","properties":{"formattedCitation":"(Palmer et al., 2015)","plainCitation":"(Palmer et al., 2015)"},"citationItems":[{"id":2855,"uris":["http://zotero.org/users/local/uX3qe6Q2/items/243MRPS3"],"uri":["http://zotero.org/users/local/uX3qe6Q2/items/243MRPS3"],"itemData":{"id":2855,"type":"article-journal","title":"Metabolomic profile associated with insulin resistance and conversion to diabetes in the Insulin Resistance Atherosclerosis Study","container-title":"The Journal of Clinical Endocrinology and Metabolism","page":"E463-468","volume":"100","issue":"3","source":"PubMed","abstract":"CONTEXT: Metabolomic profiling of amino acids and acylcarnitines has revealed consistent patterns associated with metabolic disease.\nOBJECTIVE: This study used metabolomic profiling to identify analytes associated with insulin sensitivity (SI) and conversion to type 2 diabetes (T2D).\nDESIGN: A multiethnic cohort from the Insulin Resistance Atherosclerosis Study.\nSETTING: Community-based.\nPATIENTS: A total of 196 subjects (European American, Hispanic, and African American) were selected to represent extremes of the SI distribution and conversion to T2D between baseline and followup exams.\nMAIN OUTCOME: Mass spectrometry-based profiling of 69 metabolites. Subjects participated in a frequently sampled i.v. glucose tolerance test to measure SI and acute insulin response. T2D status was determined by a 2-hour oral glucose tolerance test.\nRESULTS: Logistic regression analysis from 72 high and 75 low SI subjects revealed significantly decreased glycine and increased valine, leucine, phenylalanine, and combined glutamine and glutamate (P = .0079-7.7 × 10(-6)) in insulin-resistant subjects. Ethnic-stratified results were strongest in European Americans. Comparing amino acid profiles between subjects that converted to T2D (76 converters; 70 nonconverters) yielded a similar pattern of associations: decreased glycine and increased valine, leucine, and combined glutamine and glutamate (P = .016-.00010). Importantly, β-cell function as a covariate revealed a similar pattern of association.\nCONCLUSIONS: A distinct pattern of differences in amino acids were observed when comparing subjects with high and low levels of SI. This pattern was associated with conversion to T2D, remaining significant when accounting for β-cell function, emphasizing a link between this metabolic profile and insulin resistance. These results demonstrate a consistent metabolic signature associated with insulin resistance and conversion to T2D, providing potential insight into underlying mechanisms of disease pathogenesis.","DOI":"10.1210/jc.2014-2357","ISSN":"1945-7197","note":"PMID: 25423564\nPMCID: PMC4333040","journalAbbreviation":"J. Clin. Endocrinol. Metab.","language":"eng","author":[{"family":"Palmer","given":"Nicholette D."},{"family":"Stevens","given":"Robert D."},{"family":"Antinozzi","given":"Peter A."},{"family":"Anderson","given":"Andrea"},{"family":"Bergman","given":"Richard N."},{"family":"Wagenknecht","given":"Lynne E."},{"family":"Newgard","given":"Christopher B."},{"family":"Bowden","given":"Donald W."}],"issued":{"date-parts":[["2015",3]]},"PMID":"25423564","PMCID":"PMC4333040"}}],"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Palmer et al., 2015)</w:t>
            </w:r>
            <w:r>
              <w:rPr>
                <w:rFonts w:ascii="Times New Roman" w:hAnsi="Times New Roman"/>
                <w:sz w:val="24"/>
                <w:szCs w:val="24"/>
              </w:rPr>
              <w:fldChar w:fldCharType="end"/>
            </w:r>
          </w:p>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ou6t4qfpl","properties":{"formattedCitation":"(Qiu et al., 2016)","plainCitation":"(Qiu et al., 2016)"},"citationItems":[{"id":2860,"uris":["http://zotero.org/users/local/uX3qe6Q2/items/MMVFG75B"],"uri":["http://zotero.org/users/local/uX3qe6Q2/items/MMVFG75B"],"itemData":{"id":2860,"type":"article-journal","title":"Plasma metabolomics identified novel metabolites associated with risk of type 2 diabetes in two prospective cohorts of Chinese adults","container-title":"International Journal of Epidemiology","page":"1507-1516","volume":"45","issue":"5","source":"academic.oup.com","DOI":"10.1093/ije/dyw221","ISSN":"0300-5771","journalAbbreviation":"Int J Epidemiol","author":[{"family":"Qiu","given":"Gaokun"},{"family":"Zheng","given":"Yan"},{"family":"Wang","given":"Hao"},{"family":"Sun","given":"Jie"},{"family":"Ma","given":"Hongxia"},{"family":"Xiao","given":"Yang"},{"family":"Li","given":"Yizhun"},{"family":"Yuan","given":"Yu"},{"family":"Yang","given":"Handong"},{"family":"Li","given":"Xiulou"},{"family":"Min","given":"Xinwen"},{"family":"Zhang","given":"Ce"},{"family":"Xu","given":"Chengwei"},{"family":"Jiang","given":"Yue"},{"family":"Zhang","given":"Xiaomin"},{"family":"He","given":"Meian"},{"family":"Yang","given":"Ming"},{"family":"Hu","given":"Zhibin"},{"family":"Tang","given":"Huiru"},{"family":"Shen","given":"Hongbing"},{"family":"Hu","given":"Frank B."},{"family":"Pan","given":"An"},{"family":"Wu","given":"Tangchun"}],"issued":{"date-parts":[["2016",10,1]]}}}],"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w:t>
            </w:r>
            <w:proofErr w:type="spellStart"/>
            <w:r w:rsidRPr="00140599">
              <w:rPr>
                <w:rFonts w:ascii="Times New Roman" w:hAnsi="Times New Roman"/>
                <w:sz w:val="24"/>
              </w:rPr>
              <w:t>Qiu</w:t>
            </w:r>
            <w:proofErr w:type="spellEnd"/>
            <w:r w:rsidRPr="00140599">
              <w:rPr>
                <w:rFonts w:ascii="Times New Roman" w:hAnsi="Times New Roman"/>
                <w:sz w:val="24"/>
              </w:rPr>
              <w:t xml:space="preserve"> et al., 2016)</w:t>
            </w:r>
            <w:r>
              <w:rPr>
                <w:rFonts w:ascii="Times New Roman" w:hAnsi="Times New Roman"/>
                <w:sz w:val="24"/>
                <w:szCs w:val="24"/>
              </w:rPr>
              <w:fldChar w:fldCharType="end"/>
            </w:r>
          </w:p>
        </w:tc>
      </w:tr>
      <w:tr w:rsidR="00C76797" w:rsidRPr="0043265E" w:rsidTr="00C76797">
        <w:trPr>
          <w:trHeight w:val="62"/>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Inc. in incident </w:t>
            </w:r>
            <w:r>
              <w:rPr>
                <w:rFonts w:ascii="Times New Roman" w:hAnsi="Times New Roman"/>
                <w:sz w:val="24"/>
                <w:szCs w:val="24"/>
              </w:rPr>
              <w:t>T2D</w:t>
            </w:r>
            <w:r w:rsidRPr="0043265E">
              <w:rPr>
                <w:rFonts w:ascii="Times New Roman" w:hAnsi="Times New Roman"/>
                <w:sz w:val="24"/>
                <w:szCs w:val="24"/>
              </w:rPr>
              <w:t xml:space="preserve"> S. Asian adult male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rje2s0apa","properties":{"formattedCitation":"(Tillin et al., 2015)","plainCitation":"(Tillin et al., 2015)"},"citationItems":[{"id":2863,"uris":["http://zotero.org/users/local/uX3qe6Q2/items/A8TVHG3J"],"uri":["http://zotero.org/users/local/uX3qe6Q2/items/A8TVHG3J"],"itemData":{"id":2863,"type":"article-journal","title":"Diabetes risk and amino acid profiles: cross-sectional and prospective analyses of ethnicity, amino acids and diabetes in a South Asian and European cohort from the SABRE (Southall And Brent REvisited) Study","container-title":"Diabetologia","page":"968-979","volume":"58","issue":"5","source":"link.springer.com","abstract":"Aims/hypothesisSouth Asian individuals have an increased risk of diabetes compared with Europeans that is unexplained by obesity and traditional or established metabolic measures. Circulating amino acids (AAs) may provide additional explanatory insights. In a unique cohort of European and South Asian men, we compared cross-sectional associations between AAs, metabolic and obesity traits, and longitudinal associations with incident diabetes.MethodsNuclear magnetic spectroscopy was used to measure the baseline (1988–1991) levels of nine AAs in serum samples from a British population-based cohort of 1,279 European and 1,007 South Asian non-diabetic men aged 40–69 years. Follow-up was complete for 19 years in 801 European and 643 South Asian participants.ResultsThe serum concentrations of isoleucine, phenylalanine, tyrosine and alanine were significantly higher in South Asian men, while cross-sectional correlations of AAs with glycaemia and insulin resistance were similar in the two ethnic groups. However, most AAs were less strongly correlated with measures of obesity in the South Asian participants. Diabetes developed in 227 (35%) South Asian and 113 (14%) European men. Stronger adverse associations were observed between branched chain and aromatic AAs and incident diabetes in South Asian men. Tyrosine was a particularly strong predictor of incident diabetes in South Asian individuals, even after adjustment for metabolic risk factors, including obesity and insulin resistance (adjusted OR for a 1 SD increment, 1.47, 95% CI 1.17,1.85, p = 0.001) compared with Europeans (OR 1.10, 0.87, 1.39, p = 0.4; p = 0.045 for ethnicity × tyrosine interaction).Conclusions/interpretationBranched chain and aromatic AAs, particularly tyrosine, may be a focus for identifying novel aetiological mechanisms and potential treatment targets for diabetes in South Asian populations and may contribute to their excess risk of diabetes.","DOI":"10.1007/s00125-015-3517-8","ISSN":"0012-186X, 1432-0428","shortTitle":"Diabetes risk and amino acid profiles","journalAbbreviation":"Diabetologia","language":"en","author":[{"family":"Tillin","given":"Therese"},{"family":"Hughes","given":"Alun D."},{"family":"Wang","given":"Qin"},{"family":"Würtz","given":"Peter"},{"family":"Ala-Korpela","given":"Mika"},{"family":"Sattar","given":"Naveed"},{"family":"Forouhi","given":"Nita G."},{"family":"Godsland","given":"Ian F."},{"family":"Eastwood","given":"Sophie V."},{"family":"McKeigue","given":"Paul M."},{"family":"Chaturvedi","given":"Nish"}],"issued":{"date-parts":[["2015",5,1]]}}}],"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w:t>
            </w:r>
            <w:proofErr w:type="spellStart"/>
            <w:r w:rsidRPr="00140599">
              <w:rPr>
                <w:rFonts w:ascii="Times New Roman" w:hAnsi="Times New Roman"/>
                <w:sz w:val="24"/>
              </w:rPr>
              <w:t>Tillin</w:t>
            </w:r>
            <w:proofErr w:type="spellEnd"/>
            <w:r w:rsidRPr="00140599">
              <w:rPr>
                <w:rFonts w:ascii="Times New Roman" w:hAnsi="Times New Roman"/>
                <w:sz w:val="24"/>
              </w:rPr>
              <w:t xml:space="preserve"> et al., 2015)</w:t>
            </w:r>
            <w:r>
              <w:rPr>
                <w:rFonts w:ascii="Times New Roman" w:hAnsi="Times New Roman"/>
                <w:sz w:val="24"/>
                <w:szCs w:val="24"/>
              </w:rPr>
              <w:fldChar w:fldCharType="end"/>
            </w:r>
          </w:p>
        </w:tc>
      </w:tr>
      <w:tr w:rsidR="00C76797" w:rsidRPr="0043265E" w:rsidTr="00C76797">
        <w:trPr>
          <w:trHeight w:val="78"/>
        </w:trPr>
        <w:tc>
          <w:tcPr>
            <w:tcW w:w="2785" w:type="dxa"/>
            <w:vMerge w:val="restart"/>
            <w:tcBorders>
              <w:top w:val="single" w:sz="4" w:space="0" w:color="auto"/>
              <w:left w:val="single" w:sz="4" w:space="0" w:color="auto"/>
              <w:bottom w:val="single" w:sz="4" w:space="0" w:color="auto"/>
              <w:right w:val="nil"/>
            </w:tcBorders>
            <w:hideMark/>
          </w:tcPr>
          <w:p w:rsidR="00C76797" w:rsidRPr="0043265E" w:rsidRDefault="00C76797" w:rsidP="00C76797">
            <w:pPr>
              <w:rPr>
                <w:rFonts w:ascii="Times New Roman" w:hAnsi="Times New Roman"/>
                <w:sz w:val="24"/>
                <w:szCs w:val="24"/>
              </w:rPr>
            </w:pPr>
            <w:proofErr w:type="spellStart"/>
            <w:r w:rsidRPr="0043265E">
              <w:rPr>
                <w:rFonts w:ascii="Times New Roman" w:hAnsi="Times New Roman"/>
                <w:sz w:val="24"/>
                <w:szCs w:val="24"/>
              </w:rPr>
              <w:t>Propionylcarnitine</w:t>
            </w:r>
            <w:proofErr w:type="spellEnd"/>
            <w:r w:rsidRPr="0043265E">
              <w:rPr>
                <w:rFonts w:ascii="Times New Roman" w:hAnsi="Times New Roman"/>
                <w:sz w:val="24"/>
                <w:szCs w:val="24"/>
              </w:rPr>
              <w:t xml:space="preserve"> (C3)</w:t>
            </w: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Inc. in obese adults</w:t>
            </w:r>
          </w:p>
        </w:tc>
        <w:tc>
          <w:tcPr>
            <w:tcW w:w="4136" w:type="dxa"/>
            <w:tcBorders>
              <w:top w:val="single" w:sz="4" w:space="0" w:color="auto"/>
              <w:left w:val="nil"/>
              <w:bottom w:val="single" w:sz="4" w:space="0" w:color="auto"/>
              <w:right w:val="single" w:sz="4" w:space="0" w:color="auto"/>
            </w:tcBorders>
            <w:hideMark/>
          </w:tcPr>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keokt99mp","properties":{"formattedCitation":"(Newgard et al., 2009)","plainCitation":"(Newgard et al., 2009)"},"citationItems":[{"id":1073,"uris":["http://zotero.org/users/local/uX3qe6Q2/items/3IM628ZI"],"uri":["http://zotero.org/users/local/uX3qe6Q2/items/3IM628ZI"],"itemData":{"id":1073,"type":"article-journal","title":"A branched-chain amino acid-related metabolic signature that differentiates obese and lean humans and contributes to insulin resistance","container-title":"Cell Metabolism","page":"311-326","volume":"9","issue":"4","source":"PubMed","abstract":"Metabolomic profiling of obese versus lean humans reveals a branched-chain amino acid (BCAA)-related metabolite signature that is suggestive of increased catabolism of BCAA and correlated with insulin resistance. To test its impact on metabolic homeostasis, we fed rats on high-fat (HF), HF with supplemented BCAA (HF/BCAA), or standard chow (SC) diets. Despite having reduced food intake and a low rate of weight gain equivalent to the SC group, HF/BCAA rats were as insulin resistant as HF rats. Pair-feeding of HF diet to match the HF/BCAA animals or BCAA addition to SC diet did not cause insulin resistance. Insulin resistance induced by HF/BCAA feeding was accompanied by chronic phosphorylation of mTOR, JNK, and IRS1Ser307 and by accumulation of multiple acylcarnitines in muscle, and it was reversed by the mTOR inhibitor, rapamycin. Our findings show that in the context of a dietary pattern that includes high fat consumption, BCAA contributes to development of obesity-associated insulin resistance.","DOI":"10.1016/j.cmet.2009.02.002","ISSN":"1932-7420","note":"PMID: 19356713\nPMCID: PMC3640280","journalAbbreviation":"Cell Metab.","language":"eng","author":[{"family":"Newgard","given":"Christopher B."},{"family":"An","given":"Jie"},{"family":"Bain","given":"James R."},{"family":"Muehlbauer","given":"Michael J."},{"family":"Stevens","given":"Robert D."},{"family":"Lien","given":"Lillian F."},{"family":"Haqq","given":"Andrea M."},{"family":"Shah","given":"Svati H."},{"family":"Arlotto","given":"Michelle"},{"family":"Slentz","given":"Cris A."},{"family":"Rochon","given":"James"},{"family":"Gallup","given":"Dianne"},{"family":"Ilkayeva","given":"Olga"},{"family":"Wenner","given":"Brett R."},{"family":"Yancy","given":"William S."},{"family":"Eisenson","given":"Howard"},{"family":"Musante","given":"Gerald"},{"family":"Surwit","given":"Richard S."},{"family":"Millington","given":"David S."},{"family":"Butler","given":"Mark D."},{"family":"Svetkey","given":"Laura P."}],"issued":{"date-parts":[["2009",4]]},"PMID":"19356713","PMCID":"PMC3640280"}}],"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w:t>
            </w:r>
            <w:proofErr w:type="spellStart"/>
            <w:r w:rsidRPr="00140599">
              <w:rPr>
                <w:rFonts w:ascii="Times New Roman" w:hAnsi="Times New Roman"/>
                <w:sz w:val="24"/>
              </w:rPr>
              <w:t>Newgard</w:t>
            </w:r>
            <w:proofErr w:type="spellEnd"/>
            <w:r w:rsidRPr="00140599">
              <w:rPr>
                <w:rFonts w:ascii="Times New Roman" w:hAnsi="Times New Roman"/>
                <w:sz w:val="24"/>
              </w:rPr>
              <w:t xml:space="preserve"> et al., 2009)</w:t>
            </w:r>
            <w:r>
              <w:rPr>
                <w:rFonts w:ascii="Times New Roman" w:hAnsi="Times New Roman"/>
                <w:sz w:val="24"/>
                <w:szCs w:val="24"/>
              </w:rPr>
              <w:fldChar w:fldCharType="end"/>
            </w:r>
          </w:p>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t2s32o429","properties":{"formattedCitation":"(Kim et al., 2010)","plainCitation":"(Kim et al., 2010)"},"citationItems":[{"id":1413,"uris":["http://zotero.org/users/local/uX3qe6Q2/items/DQBQASBG"],"uri":["http://zotero.org/users/local/uX3qe6Q2/items/DQBQASBG"],"itemData":{"id":1413,"type":"article-journal","title":"Metabolic profiling of plasma in overweight/obese and lean men using ultra performance liquid chromatography and Q-TOF mass spectrometry (UPLC-Q-TOF MS)","container-title":"Journal of Proteome Research","page":"4368-4375","volume":"9","issue":"9","source":"PubMed","abstract":"Obesity is currently epidemic in many countries worldwide and is strongly related to diabetes and cardiovascular disease. This study investigated the differences in metabolomic profiling between overweight/obese and normal-weight men. Overweight/obese (n=30) and age-matched, normal-weight men (n=30) were included. Anthropometric parameters, conventional metabolites, and biomarkers were measured. Metabolomic profiling was analyzed with UPLC-Q-TOF MS. Overweight/obese men showed higher levels of HOMA-IR, triglycerides, total cholesterol, and LDL-cholesterol, and lower levels of HDL-cholesterol and adiponectin than lean men. Overweight/obese men showed higher proportion of stearic acid and lower proportion of oleic acid in serum phospholipids. Additionally, overweight/obese individuals showed higher fat intake and lower ratio of polyunsaturated fatty acids to saturated fatty acids. We identified three lyso-phosphatidylcholine (lysoPC) as potential plasma markers and confirmed eight known metabolites for overweight/obesity men. Especially, overweight/obese subjects showed higher levels of lysoPC C14:0 and lysoPC C18:0 and lower levels of lysoPC C18:1 than lean subjects. Results confirmed abnormal metabolism of two branched-chain amino acids, two aromatic amino acids, and fatty acid synthesis and oxidation in overweight/obese men. Additionally, the amount of dietary saturated fat may influence the proportion of saturated fatty acids in serum phospholipids and the degree of saturation of the constituent acyl group of plasma lysoPC.","DOI":"10.1021/pr100101p","ISSN":"1535-3907","note":"PMID: 20560578","journalAbbreviation":"J. Proteome Res.","language":"eng","author":[{"family":"Kim","given":"Ji Young"},{"family":"Park","given":"Ju Yeon"},{"family":"Kim","given":"Oh Yoen"},{"family":"Ham","given":"Bo Mi"},{"family":"Kim","given":"Hyun-Jin"},{"family":"Kwon","given":"Dae Young"},{"family":"Jang","given":"Yangsoo"},{"family":"Lee","given":"Jong Ho"}],"issued":{"date-parts":[["2010",9,3]]},"PMID":"20560578"}}],"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Kim et al., 2010)</w:t>
            </w:r>
            <w:r>
              <w:rPr>
                <w:rFonts w:ascii="Times New Roman" w:hAnsi="Times New Roman"/>
                <w:sz w:val="24"/>
                <w:szCs w:val="24"/>
              </w:rPr>
              <w:fldChar w:fldCharType="end"/>
            </w:r>
          </w:p>
        </w:tc>
      </w:tr>
      <w:tr w:rsidR="00C76797" w:rsidRPr="0043265E" w:rsidTr="00C76797">
        <w:trPr>
          <w:trHeight w:val="76"/>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Inc. in </w:t>
            </w:r>
            <w:r>
              <w:rPr>
                <w:rFonts w:ascii="Times New Roman" w:hAnsi="Times New Roman"/>
                <w:sz w:val="24"/>
                <w:szCs w:val="24"/>
              </w:rPr>
              <w:t>T2D</w:t>
            </w:r>
            <w:r w:rsidRPr="0043265E">
              <w:rPr>
                <w:rFonts w:ascii="Times New Roman" w:hAnsi="Times New Roman"/>
                <w:sz w:val="24"/>
                <w:szCs w:val="24"/>
              </w:rPr>
              <w:t xml:space="preserve"> adult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omfo6r6gs","properties":{"formattedCitation":"(Mihalik et al., 2010)","plainCitation":"(Mihalik et al., 2010)"},"citationItems":[{"id":1071,"uris":["http://zotero.org/users/local/uX3qe6Q2/items/T464AS6E"],"uri":["http://zotero.org/users/local/uX3qe6Q2/items/T464AS6E"],"itemData":{"id":1071,"type":"article-journal","title":"Increased levels of plasma acylcarnitines in obesity and type 2 diabetes and identification of a marker of glucolipotoxicity","container-title":"Obesity (Silver Spring, Md.)","page":"1695-1700","volume":"18","issue":"9","source":"PubMed","abstract":"Dysregulation of fatty acid oxidation (FAO) is recognized as important in the pathophysiology of obesity and insulin resistance (IR). However, demonstrating FAO defects in vivo in humans has entailed complex and invasive methodologies. Recently, the identification of genetic blocks in FAO has been vastly simplified by using tandem mass spectrometry (MS/MS) of dried bloodspots to specify acylcarnitine (AcylCN) alterations characteristic for each disorder. This technology has recently been applied to examine FAO alterations in human and animal models of obesity and type 2 diabetes mellitus (T2DM). This study focused on characterizing AcylCN profiles in human plasma from individuals with obesity and T2DM during fasting and insulin-stimulated conditions. Following an overnight fast, plasma was obtained from lean (n = 12), obese nondiabetic (n = 14), and T2DM (n = 10) participants and analyzed for AcylCN using MS/MS. Plasma samples were also obtained at the end of a 4-h insulin-stimulated euglycemic clamp. In obesity and T2DM, long-chain AcylCNs were similarly significantly increased in the fasted state; free-CN levels were also elevated. Additionally, T2DM subjects of comparable BMI had increased short- and medium-chain AcylCNs, both saturated and hydroxy, as well as increased C(4)-dicarboxylcarnitine (C(4)DC-CN) that correlated with an index of poor glycemic control (HbA(1c); r = 0.74; P &lt; 0.0001). Insulin infusion reduced all species of plasma AcylCN but this reduction was blunted in T2DM. Plasma long-chain AcylCN species are increased in obesity and T2DM, suggesting that more fatty acids can enter mitochondria. In T2DM, many shorter species accumulate, suggesting that they have a generalized complex oxidation defect.","DOI":"10.1038/oby.2009.510","ISSN":"1930-739X","note":"PMID: 20111019\nPMCID: PMC3984458","journalAbbreviation":"Obesity (Silver Spring)","language":"eng","author":[{"family":"Mihalik","given":"Stephanie J."},{"family":"Goodpaster","given":"Bret H."},{"family":"Kelley","given":"David E."},{"family":"Chace","given":"Donald H."},{"family":"Vockley","given":"Jerry"},{"family":"Toledo","given":"Frederico G. S."},{"family":"DeLany","given":"James P."}],"issued":{"date-parts":[["2010",9]]},"PMID":"20111019","PMCID":"PMC3984458"}}],"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w:t>
            </w:r>
            <w:proofErr w:type="spellStart"/>
            <w:r w:rsidRPr="00140599">
              <w:rPr>
                <w:rFonts w:ascii="Times New Roman" w:hAnsi="Times New Roman"/>
                <w:sz w:val="24"/>
              </w:rPr>
              <w:t>Mihalik</w:t>
            </w:r>
            <w:proofErr w:type="spellEnd"/>
            <w:r w:rsidRPr="00140599">
              <w:rPr>
                <w:rFonts w:ascii="Times New Roman" w:hAnsi="Times New Roman"/>
                <w:sz w:val="24"/>
              </w:rPr>
              <w:t xml:space="preserve"> et al., 2010)</w:t>
            </w:r>
            <w:r>
              <w:rPr>
                <w:rFonts w:ascii="Times New Roman" w:hAnsi="Times New Roman"/>
                <w:sz w:val="24"/>
                <w:szCs w:val="24"/>
              </w:rPr>
              <w:fldChar w:fldCharType="end"/>
            </w:r>
          </w:p>
        </w:tc>
      </w:tr>
      <w:tr w:rsidR="00C76797" w:rsidRPr="0043265E" w:rsidTr="00C76797">
        <w:trPr>
          <w:trHeight w:val="76"/>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Inc. in incident </w:t>
            </w:r>
            <w:r>
              <w:rPr>
                <w:rFonts w:ascii="Times New Roman" w:hAnsi="Times New Roman"/>
                <w:sz w:val="24"/>
                <w:szCs w:val="24"/>
              </w:rPr>
              <w:t>T2D</w:t>
            </w:r>
            <w:r w:rsidRPr="0043265E">
              <w:rPr>
                <w:rFonts w:ascii="Times New Roman" w:hAnsi="Times New Roman"/>
                <w:sz w:val="24"/>
                <w:szCs w:val="24"/>
              </w:rPr>
              <w:t xml:space="preserve"> adult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jevvd1tjk","properties":{"formattedCitation":"(Sun et al., 2016)","plainCitation":"(Sun et al., 2016)"},"citationItems":[{"id":2736,"uris":["http://zotero.org/users/local/uX3qe6Q2/items/TCZ3DHXP"],"uri":["http://zotero.org/users/local/uX3qe6Q2/items/TCZ3DHXP"],"itemData":{"id":2736,"type":"article-journal","title":"Early prediction of developing type 2 diabetes by plasma acylcarnitines: A population-based study","container-title":"Diabetes Care","page":"1563-1570","volume":"39","issue":"9","source":"care.diabetesjournals.org","abstract":"OBJECTIVE Acylcarnitines were suggested as early biomarkers even prior to insulin resistance in animal studies, but their roles in predicting type 2 diabetes were unknown. Therefore, we aimed to determine whether acylcarnitines could independently predict type 2 diabetes by using a targeted metabolic profiling approach.\nRESEARCH DESIGN AND METHODS A population-based prospective study was conducted among 2,103 community-living Chinese individuals aged 50–70 years from Beijing and Shanghai with a mean follow-up duration of 6 years. Fasting glucose, glycohemoglobin, and insulin were determined at baseline and in a follow-up survey. Baseline plasma acylcarnitines were profiled by liquid chromatography–tandem mass spectrometry.\nRESULTS Over the 6-year period, 507 participants developed diabetes. A panel of acylcanitines, especially with long chain, was significantly associated with increased risk of type 2 diabetes. The relative risks of type 2 diabetes per SD increase of the predictive model score were 2.48 (95% CI 2.20–2.78) for the conventional and 9.41 (95% CI 7.62–11.62) for the full model including acylcarnitines, respectively. Moreover, adding selected acylcarnitines substantially improved predictive ability for incident diabetes, as area under the receiver operator characteristic curve improved to 0.89 in the full model compared with 0.73 in the conventional model. Similar associations were obtained when the predictive models were established separately among Beijing or Shanghai residents.\nCONCLUSIONS A panel of acylcarnitines, mainly involving mitochondrial lipid dysregulation, significantly improved predictive ability for type 2 diabetes beyond conventional risk factors. These findings need to be replicated in other populations, and the underlying mechanisms should be elucidated.","DOI":"10.2337/dc16-0232","ISSN":"0149-5992, 1935-5548","note":"PMID: 27388475","shortTitle":"Early Prediction of Developing Type 2 Diabetes by Plasma Acylcarnitines","language":"en","author":[{"family":"Sun","given":"Liang"},{"family":"Liang","given":"Liming"},{"family":"Gao","given":"Xianfu"},{"family":"Zhang","given":"Huiping"},{"family":"Yao","given":"Pang"},{"family":"Hu","given":"Yao"},{"family":"Ma","given":"Yiwei"},{"family":"Wang","given":"Feijie"},{"family":"Jin","given":"Qianlu"},{"family":"Li","given":"Huaixing"},{"family":"Li","given":"Rongxia"},{"family":"Liu","given":"Yong"},{"family":"Hu","given":"Frank B."},{"family":"Zeng","given":"Rong"},{"family":"Lin","given":"Xu"},{"family":"Wu","given":"Jiarui"}],"issued":{"date-parts":[["2016",9,1]]},"PMID":"27388475"}}],"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Sun et al., 2016)</w:t>
            </w:r>
            <w:r>
              <w:rPr>
                <w:rFonts w:ascii="Times New Roman" w:hAnsi="Times New Roman"/>
                <w:sz w:val="24"/>
                <w:szCs w:val="24"/>
              </w:rPr>
              <w:fldChar w:fldCharType="end"/>
            </w:r>
          </w:p>
        </w:tc>
      </w:tr>
      <w:tr w:rsidR="00C76797" w:rsidRPr="0043265E" w:rsidTr="00C76797">
        <w:trPr>
          <w:trHeight w:val="125"/>
        </w:trPr>
        <w:tc>
          <w:tcPr>
            <w:tcW w:w="2785" w:type="dxa"/>
            <w:vMerge w:val="restart"/>
            <w:tcBorders>
              <w:top w:val="single" w:sz="4" w:space="0" w:color="auto"/>
              <w:left w:val="single" w:sz="4" w:space="0" w:color="auto"/>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Tryptophan</w:t>
            </w: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Dec. in obese adults</w:t>
            </w:r>
          </w:p>
        </w:tc>
        <w:tc>
          <w:tcPr>
            <w:tcW w:w="4136" w:type="dxa"/>
            <w:tcBorders>
              <w:top w:val="single" w:sz="4" w:space="0" w:color="auto"/>
              <w:left w:val="nil"/>
              <w:bottom w:val="single" w:sz="4" w:space="0" w:color="auto"/>
              <w:right w:val="single" w:sz="4" w:space="0" w:color="auto"/>
            </w:tcBorders>
            <w:hideMark/>
          </w:tcPr>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16k58dubu","properties":{"formattedCitation":"(Jeevanandam, Ramias &amp; Schiller, 1991)","plainCitation":"(Jeevanandam, Ramias &amp; Schiller, 1991)"},"citationItems":[{"id":1275,"uris":["http://zotero.org/users/local/uX3qe6Q2/items/57UEXJ43"],"uri":["http://zotero.org/users/local/uX3qe6Q2/items/57UEXJ43"],"itemData":{"id":1275,"type":"article-journal","title":"Altered plasma free amino acid levels in obese traumatized man","container-title":"Metabolism: Clinical and Experimental","page":"385-390","volume":"40","issue":"4","source":"PubMed","abstract":"Obesity is a major nutritional disorder that produces many abnormal metabolic responses. The effect of injury-induced stresses acting synergistically with the state of excessive body fat is not well known. Plasma levels of circulating free amino acids reflect the net status of protein breakdown and utilization. Hypoaminoacidemia is a common finding in severe injury and its significance in obese subjects was investigated. We measured in 10 obese (body mass index [BMI] greater than 30) and 10 non-obese (BMI less than 30) traumatized (Injury Severity Score [ISS] 17 to 50) patients, the plasma levels of free amino acids in the early \"flow\" phase of injury when subjects were receiving maintenance fluids without calories or nitrogen. Postabsorptive control samples were obtained from 10 obese and 10 non-obese volunteers. Obese controls showed an increase in valine, leucine, isoleucine, and glutamic acid levels, and a decrease in glycine, tryptophan, threonine, histidine, taurine, citrulline, and cystine levels compared with lean controls. Hypoaminoacidemia was equally seen in traumatized obese and non-obese patients, and it was mainly due to a 24% decrease in nonessential amino acids. Remarkably, essential amino acid levels were the same in all groups. Arginine and ornithine levels were significantly different in traumatized obese compared with non-obese patients. The hypoglycinemia seen in non-obese trauma patients was absent in obese patients. The changes in levels of sulphur-containing amino acids also suggest that monitoring of these levels should be included in the nutritional management of obese trauma patients.","ISSN":"0026-0495","note":"PMID: 2011079","journalAbbreviation":"Metab. Clin. Exp.","language":"eng","author":[{"family":"Jeevanandam","given":"M."},{"family":"Ramias","given":"L."},{"family":"Schiller","given":"W. R."}],"issued":{"date-parts":[["1991",4]]},"PMID":"2011079"}}],"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w:t>
            </w:r>
            <w:proofErr w:type="spellStart"/>
            <w:r w:rsidRPr="00140599">
              <w:rPr>
                <w:rFonts w:ascii="Times New Roman" w:hAnsi="Times New Roman"/>
                <w:sz w:val="24"/>
              </w:rPr>
              <w:t>Jeevanandam</w:t>
            </w:r>
            <w:proofErr w:type="spellEnd"/>
            <w:r w:rsidRPr="00140599">
              <w:rPr>
                <w:rFonts w:ascii="Times New Roman" w:hAnsi="Times New Roman"/>
                <w:sz w:val="24"/>
              </w:rPr>
              <w:t xml:space="preserve">, </w:t>
            </w:r>
            <w:proofErr w:type="spellStart"/>
            <w:r w:rsidRPr="00140599">
              <w:rPr>
                <w:rFonts w:ascii="Times New Roman" w:hAnsi="Times New Roman"/>
                <w:sz w:val="24"/>
              </w:rPr>
              <w:t>Ramias</w:t>
            </w:r>
            <w:proofErr w:type="spellEnd"/>
            <w:r w:rsidRPr="00140599">
              <w:rPr>
                <w:rFonts w:ascii="Times New Roman" w:hAnsi="Times New Roman"/>
                <w:sz w:val="24"/>
              </w:rPr>
              <w:t xml:space="preserve"> &amp; Schiller, 1991)</w:t>
            </w:r>
            <w:r>
              <w:rPr>
                <w:rFonts w:ascii="Times New Roman" w:hAnsi="Times New Roman"/>
                <w:sz w:val="24"/>
                <w:szCs w:val="24"/>
              </w:rPr>
              <w:fldChar w:fldCharType="end"/>
            </w:r>
          </w:p>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p0g1hc4um","properties":{"formattedCitation":"(Breum et al., 2003)","plainCitation":"(Breum et al., 2003)"},"citationItems":[{"id":1741,"uris":["http://zotero.org/users/local/uX3qe6Q2/items/5GW4AVU6"],"uri":["http://zotero.org/users/local/uX3qe6Q2/items/5GW4AVU6"],"itemData":{"id":1741,"type":"article-journal","title":"Twenty-four-hour plasma tryptophan concentrations and ratios are below normal in obese subjects and are not normalized by substantial weight reduction","container-title":"The American Journal of Clinical Nutrition","page":"1112-1118","volume":"77","issue":"5","source":"PubMed","abstract":"BACKGROUND: Plasma tryptophan concentrations and the ratio of tryptophan to other large neutral amino acids (plasma tryptophan ratio) are reportedly low in obese subjects. The plasma tryptophan ratio predicts brain tryptophan uptake and serotonin production. If this ratio is low in obese subjects, serotonin function may also be low. Plasma tryptophan concentrations and ratios have been measured only at single time points in obese subjects; it is not known whether low values for these 2 variables persist throughout a 24-h period.\nOBJECTIVE: Our objective was to determine whether plasma tryptophan concentrations and ratios in obese subjects are lower than those in normal-weight subjects throughout a 24-h period and whether they increase when body weight is reduced.\nDESIGN: Plasma tryptophan concentrations and ratios were examined in obese subjects before and after weight loss and in nonobese control subjects. Blood samples were drawn frequently throughout the 24-h period. An insulin tolerance test was also used to determine whether weight loss altered the ability of insulin to modify plasma concentrations of tryptophan and of the other large neutral amino acids.\nRESULTS: Plasma tryptophan concentrations and ratios in obese subjects were low at all times; these effects persisted after weight reduction. Plasma concentrations of all the large neutral amino acids decreased during insulin infusion in all the groups.\nCONCLUSIONS: The low 24-h plasma tryptophan ratios in obese and formerly obese subjects suggest that brain tryptophan uptake may be continuously diminished and may remain below normal despite weight reduction.","ISSN":"0002-9165","note":"PMID: 12716660","journalAbbreviation":"Am. J. Clin. Nutr.","language":"eng","author":[{"family":"Breum","given":"Leif"},{"family":"Rasmussen","given":"Michael H."},{"family":"Hilsted","given":"Jannik"},{"family":"Fernstrom","given":"John D."}],"issued":{"date-parts":[["2003",5]]},"PMID":"12716660"}}],"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w:t>
            </w:r>
            <w:proofErr w:type="spellStart"/>
            <w:r w:rsidRPr="00140599">
              <w:rPr>
                <w:rFonts w:ascii="Times New Roman" w:hAnsi="Times New Roman"/>
                <w:sz w:val="24"/>
              </w:rPr>
              <w:t>Breum</w:t>
            </w:r>
            <w:proofErr w:type="spellEnd"/>
            <w:r w:rsidRPr="00140599">
              <w:rPr>
                <w:rFonts w:ascii="Times New Roman" w:hAnsi="Times New Roman"/>
                <w:sz w:val="24"/>
              </w:rPr>
              <w:t xml:space="preserve"> et al., 2003)</w:t>
            </w:r>
            <w:r>
              <w:rPr>
                <w:rFonts w:ascii="Times New Roman" w:hAnsi="Times New Roman"/>
                <w:sz w:val="24"/>
                <w:szCs w:val="24"/>
              </w:rPr>
              <w:fldChar w:fldCharType="end"/>
            </w:r>
          </w:p>
        </w:tc>
      </w:tr>
      <w:tr w:rsidR="00C76797" w:rsidRPr="0043265E" w:rsidTr="00C76797">
        <w:trPr>
          <w:trHeight w:val="125"/>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bookmarkStart w:id="0" w:name="_GoBack"/>
            <w:bookmarkEnd w:id="0"/>
            <w:r w:rsidRPr="0043265E">
              <w:rPr>
                <w:rFonts w:ascii="Times New Roman" w:hAnsi="Times New Roman"/>
                <w:sz w:val="24"/>
                <w:szCs w:val="24"/>
              </w:rPr>
              <w:t>Inc. in obese adult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ladpcv2mm","properties":{"formattedCitation":"(Kim et al., 2010)","plainCitation":"(Kim et al., 2010)"},"citationItems":[{"id":1413,"uris":["http://zotero.org/users/local/uX3qe6Q2/items/DQBQASBG"],"uri":["http://zotero.org/users/local/uX3qe6Q2/items/DQBQASBG"],"itemData":{"id":1413,"type":"article-journal","title":"Metabolic profiling of plasma in overweight/obese and lean men using ultra performance liquid chromatography and Q-TOF mass spectrometry (UPLC-Q-TOF MS)","container-title":"Journal of Proteome Research","page":"4368-4375","volume":"9","issue":"9","source":"PubMed","abstract":"Obesity is currently epidemic in many countries worldwide and is strongly related to diabetes and cardiovascular disease. This study investigated the differences in metabolomic profiling between overweight/obese and normal-weight men. Overweight/obese (n=30) and age-matched, normal-weight men (n=30) were included. Anthropometric parameters, conventional metabolites, and biomarkers were measured. Metabolomic profiling was analyzed with UPLC-Q-TOF MS. Overweight/obese men showed higher levels of HOMA-IR, triglycerides, total cholesterol, and LDL-cholesterol, and lower levels of HDL-cholesterol and adiponectin than lean men. Overweight/obese men showed higher proportion of stearic acid and lower proportion of oleic acid in serum phospholipids. Additionally, overweight/obese individuals showed higher fat intake and lower ratio of polyunsaturated fatty acids to saturated fatty acids. We identified three lyso-phosphatidylcholine (lysoPC) as potential plasma markers and confirmed eight known metabolites for overweight/obesity men. Especially, overweight/obese subjects showed higher levels of lysoPC C14:0 and lysoPC C18:0 and lower levels of lysoPC C18:1 than lean subjects. Results confirmed abnormal metabolism of two branched-chain amino acids, two aromatic amino acids, and fatty acid synthesis and oxidation in overweight/obese men. Additionally, the amount of dietary saturated fat may influence the proportion of saturated fatty acids in serum phospholipids and the degree of saturation of the constituent acyl group of plasma lysoPC.","DOI":"10.1021/pr100101p","ISSN":"1535-3907","note":"PMID: 20560578","journalAbbreviation":"J. Proteome Res.","language":"eng","author":[{"family":"Kim","given":"Ji Young"},{"family":"Park","given":"Ju Yeon"},{"family":"Kim","given":"Oh Yoen"},{"family":"Ham","given":"Bo Mi"},{"family":"Kim","given":"Hyun-Jin"},{"family":"Kwon","given":"Dae Young"},{"family":"Jang","given":"Yangsoo"},{"family":"Lee","given":"Jong Ho"}],"issued":{"date-parts":[["2010",9,3]]},"PMID":"20560578"}}],"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Kim et al., 2010)</w:t>
            </w:r>
            <w:r>
              <w:rPr>
                <w:rFonts w:ascii="Times New Roman" w:hAnsi="Times New Roman"/>
                <w:sz w:val="24"/>
                <w:szCs w:val="24"/>
              </w:rPr>
              <w:fldChar w:fldCharType="end"/>
            </w:r>
          </w:p>
        </w:tc>
      </w:tr>
      <w:tr w:rsidR="00C76797" w:rsidRPr="0043265E" w:rsidTr="00C76797">
        <w:trPr>
          <w:trHeight w:val="125"/>
        </w:trPr>
        <w:tc>
          <w:tcPr>
            <w:tcW w:w="2785" w:type="dxa"/>
            <w:vMerge w:val="restart"/>
            <w:tcBorders>
              <w:top w:val="single" w:sz="4" w:space="0" w:color="auto"/>
              <w:left w:val="single" w:sz="4" w:space="0" w:color="auto"/>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Tryptophan/LNAA</w:t>
            </w: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Dec. in obese adult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acr8n3eva","properties":{"formattedCitation":"(Breum et al., 2003)","plainCitation":"(Breum et al., 2003)"},"citationItems":[{"id":1741,"uris":["http://zotero.org/users/local/uX3qe6Q2/items/5GW4AVU6"],"uri":["http://zotero.org/users/local/uX3qe6Q2/items/5GW4AVU6"],"itemData":{"id":1741,"type":"article-journal","title":"Twenty-four-hour plasma tryptophan concentrations and ratios are below normal in obese subjects and are not normalized by substantial weight reduction","container-title":"The American Journal of Clinical Nutrition","page":"1112-1118","volume":"77","issue":"5","source":"PubMed","abstract":"BACKGROUND: Plasma tryptophan concentrations and the ratio of tryptophan to other large neutral amino acids (plasma tryptophan ratio) are reportedly low in obese subjects. The plasma tryptophan ratio predicts brain tryptophan uptake and serotonin production. If this ratio is low in obese subjects, serotonin function may also be low. Plasma tryptophan concentrations and ratios have been measured only at single time points in obese subjects; it is not known whether low values for these 2 variables persist throughout a 24-h period.\nOBJECTIVE: Our objective was to determine whether plasma tryptophan concentrations and ratios in obese subjects are lower than those in normal-weight subjects throughout a 24-h period and whether they increase when body weight is reduced.\nDESIGN: Plasma tryptophan concentrations and ratios were examined in obese subjects before and after weight loss and in nonobese control subjects. Blood samples were drawn frequently throughout the 24-h period. An insulin tolerance test was also used to determine whether weight loss altered the ability of insulin to modify plasma concentrations of tryptophan and of the other large neutral amino acids.\nRESULTS: Plasma tryptophan concentrations and ratios in obese subjects were low at all times; these effects persisted after weight reduction. Plasma concentrations of all the large neutral amino acids decreased during insulin infusion in all the groups.\nCONCLUSIONS: The low 24-h plasma tryptophan ratios in obese and formerly obese subjects suggest that brain tryptophan uptake may be continuously diminished and may remain below normal despite weight reduction.","ISSN":"0002-9165","note":"PMID: 12716660","journalAbbreviation":"Am. J. Clin. Nutr.","language":"eng","author":[{"family":"Breum","given":"Leif"},{"family":"Rasmussen","given":"Michael H."},{"family":"Hilsted","given":"Jannik"},{"family":"Fernstrom","given":"John D."}],"issued":{"date-parts":[["2003",5]]},"PMID":"12716660"}}],"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w:t>
            </w:r>
            <w:proofErr w:type="spellStart"/>
            <w:r w:rsidRPr="00140599">
              <w:rPr>
                <w:rFonts w:ascii="Times New Roman" w:hAnsi="Times New Roman"/>
                <w:sz w:val="24"/>
              </w:rPr>
              <w:t>Breum</w:t>
            </w:r>
            <w:proofErr w:type="spellEnd"/>
            <w:r w:rsidRPr="00140599">
              <w:rPr>
                <w:rFonts w:ascii="Times New Roman" w:hAnsi="Times New Roman"/>
                <w:sz w:val="24"/>
              </w:rPr>
              <w:t xml:space="preserve"> et al., 2003)</w:t>
            </w:r>
            <w:r>
              <w:rPr>
                <w:rFonts w:ascii="Times New Roman" w:hAnsi="Times New Roman"/>
                <w:sz w:val="24"/>
                <w:szCs w:val="24"/>
              </w:rPr>
              <w:fldChar w:fldCharType="end"/>
            </w:r>
          </w:p>
        </w:tc>
      </w:tr>
      <w:tr w:rsidR="00C76797" w:rsidRPr="0043265E" w:rsidTr="00C76797">
        <w:trPr>
          <w:trHeight w:val="125"/>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Dec. in obese, </w:t>
            </w:r>
            <w:r>
              <w:rPr>
                <w:rFonts w:ascii="Times New Roman" w:hAnsi="Times New Roman"/>
                <w:sz w:val="24"/>
                <w:szCs w:val="24"/>
              </w:rPr>
              <w:t>T2D</w:t>
            </w:r>
            <w:r w:rsidRPr="0043265E">
              <w:rPr>
                <w:rFonts w:ascii="Times New Roman" w:hAnsi="Times New Roman"/>
                <w:sz w:val="24"/>
                <w:szCs w:val="24"/>
              </w:rPr>
              <w:t xml:space="preserve"> adult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9ark4u0cd","properties":{"formattedCitation":"(Ashley et al., 1985)","plainCitation":"(Ashley et al., 1985)"},"citationItems":[{"id":2846,"uris":["http://zotero.org/users/local/uX3qe6Q2/items/FWVPIW8M"],"uri":["http://zotero.org/users/local/uX3qe6Q2/items/FWVPIW8M"],"itemData":{"id":2846,"type":"article-journal","title":"Evidence for diminished brain 5-hydroxytryptamine biosynthesis in obese diabetic and non-diabetic humans","container-title":"The American Journal of Clinical Nutrition","page":"1240-1245","volume":"42","issue":"6","source":"PubMed","abstract":"Obese persons are often reported to have marked cravings for simple carbohydrate-rich foods. Because of the proposed relationships between protein/carbohydrate selection, plasma tryptophan (TRP) to large neutral amino acids (LNAA) ratios, and brain 5-hydroxytryptamine (5-HT) neurotransmission, we examined the plasma TRP/LNAA ratios in four categories of obese subjects, before and 120 min after oral glucose tolerance test (GTT). Plasma TRP/LNAA ratios were reduced in obese, non-diabetics by 18%, the same extent as for older (approximately 52 yr old) nonobese subjects. In more advanced obesity, ie obesity associated either with glucose intolerance, hyperinsulinemia or hypoinsulinemia, plasma TRP/LNAA ratios were reduced by 25%. One hundred twenty minutes after a 100 g glucose load plasma TRP/LNAA had not been normalized. Based on animal data, these results suggest there may be diminished 5-HT neurotransmission in obese diabetics. The implications of these findings for the cravings of obese for carbohydrate-rich foods is discussed.","ISSN":"0002-9165","note":"PMID: 3907326","journalAbbreviation":"Am. J. Clin. Nutr.","language":"eng","author":[{"family":"Ashley","given":"D. V."},{"family":"Fleury","given":"M. O."},{"family":"Golay","given":"A."},{"family":"Maeder","given":"E."},{"family":"Leathwood","given":"P. D."}],"issued":{"date-parts":[["1985",12]]},"PMID":"3907326"}}],"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Ashley et al., 1985)</w:t>
            </w:r>
            <w:r>
              <w:rPr>
                <w:rFonts w:ascii="Times New Roman" w:hAnsi="Times New Roman"/>
                <w:sz w:val="24"/>
                <w:szCs w:val="24"/>
              </w:rPr>
              <w:fldChar w:fldCharType="end"/>
            </w:r>
          </w:p>
        </w:tc>
      </w:tr>
      <w:tr w:rsidR="00C76797" w:rsidRPr="0043265E" w:rsidTr="00C76797">
        <w:trPr>
          <w:trHeight w:val="64"/>
        </w:trPr>
        <w:tc>
          <w:tcPr>
            <w:tcW w:w="2785" w:type="dxa"/>
            <w:vMerge w:val="restart"/>
            <w:tcBorders>
              <w:top w:val="single" w:sz="4" w:space="0" w:color="auto"/>
              <w:left w:val="single" w:sz="4" w:space="0" w:color="auto"/>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Tyrosine</w:t>
            </w: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Inc. in obese adults</w:t>
            </w:r>
          </w:p>
        </w:tc>
        <w:tc>
          <w:tcPr>
            <w:tcW w:w="4136" w:type="dxa"/>
            <w:tcBorders>
              <w:top w:val="single" w:sz="4" w:space="0" w:color="auto"/>
              <w:left w:val="nil"/>
              <w:bottom w:val="single" w:sz="4" w:space="0" w:color="auto"/>
              <w:right w:val="single" w:sz="4" w:space="0" w:color="auto"/>
            </w:tcBorders>
            <w:hideMark/>
          </w:tcPr>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2iilr87n4m","properties":{"formattedCitation":"(Felig, Marliss &amp; Cahill, 1969)","plainCitation":"(Felig, Marliss &amp; Cahill, 1969)"},"citationItems":[{"id":2395,"uris":["http://zotero.org/users/local/uX3qe6Q2/items/SPE8D5FN"],"uri":["http://zotero.org/users/local/uX3qe6Q2/items/SPE8D5FN"],"itemData":{"id":2395,"type":"article-journal","title":"Plasma amino acid levels and insulin secretion in obesity","container-title":"New England Journal of Medicine","page":"811-816","volume":"281","issue":"15","source":"Taylor and Francis+NEJM","abstract":"ABERRATIONS in glucose utilization1 and in lipolytic mechanisms2 and diminished responsiveness to exogenous insulin3 , 4 have been well documented in obesity. In addition, since the advent of the immunoassay technic,5 increased secretion of immunoreactive insulin has been repeatedly demonstrated in overweight subjects.6 7 8 Although it has been known for 40 years that insulin can lower plasma amino acid levels9 and occupies a central role in protein as well as carbohydrate and fat metabolism,10 little information is available regarding plasma amino acids in obesity. The importance of determining amino acid levels in a situation characterized by hyperinsulinemia is underscored by the recent demonstration . . .","DOI":"10.1056/NEJM196910092811503","ISSN":"0028-4793","note":"PMID: 5809519","author":[{"family":"Felig","given":"Philip"},{"family":"Marliss","given":"Errol"},{"family":"Cahill","given":"George F. Jr."}],"issued":{"date-parts":[["1969",10,9]]},"PMID":"5809519"}}],"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w:t>
            </w:r>
            <w:proofErr w:type="spellStart"/>
            <w:r w:rsidRPr="00140599">
              <w:rPr>
                <w:rFonts w:ascii="Times New Roman" w:hAnsi="Times New Roman"/>
                <w:sz w:val="24"/>
              </w:rPr>
              <w:t>Felig</w:t>
            </w:r>
            <w:proofErr w:type="spellEnd"/>
            <w:r w:rsidRPr="00140599">
              <w:rPr>
                <w:rFonts w:ascii="Times New Roman" w:hAnsi="Times New Roman"/>
                <w:sz w:val="24"/>
              </w:rPr>
              <w:t xml:space="preserve">, </w:t>
            </w:r>
            <w:proofErr w:type="spellStart"/>
            <w:r w:rsidRPr="00140599">
              <w:rPr>
                <w:rFonts w:ascii="Times New Roman" w:hAnsi="Times New Roman"/>
                <w:sz w:val="24"/>
              </w:rPr>
              <w:t>Marliss</w:t>
            </w:r>
            <w:proofErr w:type="spellEnd"/>
            <w:r w:rsidRPr="00140599">
              <w:rPr>
                <w:rFonts w:ascii="Times New Roman" w:hAnsi="Times New Roman"/>
                <w:sz w:val="24"/>
              </w:rPr>
              <w:t xml:space="preserve"> &amp; Cahill, 1969)</w:t>
            </w:r>
            <w:r>
              <w:rPr>
                <w:rFonts w:ascii="Times New Roman" w:hAnsi="Times New Roman"/>
                <w:sz w:val="24"/>
                <w:szCs w:val="24"/>
              </w:rPr>
              <w:fldChar w:fldCharType="end"/>
            </w:r>
          </w:p>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sss52ph75","properties":{"formattedCitation":"(Newgard et al., 2009)","plainCitation":"(Newgard et al., 2009)"},"citationItems":[{"id":1073,"uris":["http://zotero.org/users/local/uX3qe6Q2/items/3IM628ZI"],"uri":["http://zotero.org/users/local/uX3qe6Q2/items/3IM628ZI"],"itemData":{"id":1073,"type":"article-journal","title":"A branched-chain amino acid-related metabolic signature that differentiates obese and lean humans and contributes to insulin resistance","container-title":"Cell Metabolism","page":"311-326","volume":"9","issue":"4","source":"PubMed","abstract":"Metabolomic profiling of obese versus lean humans reveals a branched-chain amino acid (BCAA)-related metabolite signature that is suggestive of increased catabolism of BCAA and correlated with insulin resistance. To test its impact on metabolic homeostasis, we fed rats on high-fat (HF), HF with supplemented BCAA (HF/BCAA), or standard chow (SC) diets. Despite having reduced food intake and a low rate of weight gain equivalent to the SC group, HF/BCAA rats were as insulin resistant as HF rats. Pair-feeding of HF diet to match the HF/BCAA animals or BCAA addition to SC diet did not cause insulin resistance. Insulin resistance induced by HF/BCAA feeding was accompanied by chronic phosphorylation of mTOR, JNK, and IRS1Ser307 and by accumulation of multiple acylcarnitines in muscle, and it was reversed by the mTOR inhibitor, rapamycin. Our findings show that in the context of a dietary pattern that includes high fat consumption, BCAA contributes to development of obesity-associated insulin resistance.","DOI":"10.1016/j.cmet.2009.02.002","ISSN":"1932-7420","note":"PMID: 19356713\nPMCID: PMC3640280","journalAbbreviation":"Cell Metab.","language":"eng","author":[{"family":"Newgard","given":"Christopher B."},{"family":"An","given":"Jie"},{"family":"Bain","given":"James R."},{"family":"Muehlbauer","given":"Michael J."},{"family":"Stevens","given":"Robert D."},{"family":"Lien","given":"Lillian F."},{"family":"Haqq","given":"Andrea M."},{"family":"Shah","given":"Svati H."},{"family":"Arlotto","given":"Michelle"},{"family":"Slentz","given":"Cris A."},{"family":"Rochon","given":"James"},{"family":"Gallup","given":"Dianne"},{"family":"Ilkayeva","given":"Olga"},{"family":"Wenner","given":"Brett R."},{"family":"Yancy","given":"William S."},{"family":"Eisenson","given":"Howard"},{"family":"Musante","given":"Gerald"},{"family":"Surwit","given":"Richard S."},{"family":"Millington","given":"David S."},{"family":"Butler","given":"Mark D."},{"family":"Svetkey","given":"Laura P."}],"issued":{"date-parts":[["2009",4]]},"PMID":"19356713","PMCID":"PMC3640280"}}],"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w:t>
            </w:r>
            <w:proofErr w:type="spellStart"/>
            <w:r w:rsidRPr="00140599">
              <w:rPr>
                <w:rFonts w:ascii="Times New Roman" w:hAnsi="Times New Roman"/>
                <w:sz w:val="24"/>
              </w:rPr>
              <w:t>Newgard</w:t>
            </w:r>
            <w:proofErr w:type="spellEnd"/>
            <w:r w:rsidRPr="00140599">
              <w:rPr>
                <w:rFonts w:ascii="Times New Roman" w:hAnsi="Times New Roman"/>
                <w:sz w:val="24"/>
              </w:rPr>
              <w:t xml:space="preserve"> et al., 2009)</w:t>
            </w:r>
            <w:r>
              <w:rPr>
                <w:rFonts w:ascii="Times New Roman" w:hAnsi="Times New Roman"/>
                <w:sz w:val="24"/>
                <w:szCs w:val="24"/>
              </w:rPr>
              <w:fldChar w:fldCharType="end"/>
            </w:r>
          </w:p>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vsdhags7k","properties":{"formattedCitation":"(Kim et al., 2010)","plainCitation":"(Kim et al., 2010)"},"citationItems":[{"id":1413,"uris":["http://zotero.org/users/local/uX3qe6Q2/items/DQBQASBG"],"uri":["http://zotero.org/users/local/uX3qe6Q2/items/DQBQASBG"],"itemData":{"id":1413,"type":"article-journal","title":"Metabolic profiling of plasma in overweight/obese and lean men using ultra performance liquid chromatography and Q-TOF mass spectrometry (UPLC-Q-TOF MS)","container-title":"Journal of Proteome Research","page":"4368-4375","volume":"9","issue":"9","source":"PubMed","abstract":"Obesity is currently epidemic in many countries worldwide and is strongly related to diabetes and cardiovascular disease. This study investigated the differences in metabolomic profiling between overweight/obese and normal-weight men. Overweight/obese (n=30) and age-matched, normal-weight men (n=30) were included. Anthropometric parameters, conventional metabolites, and biomarkers were measured. Metabolomic profiling was analyzed with UPLC-Q-TOF MS. Overweight/obese men showed higher levels of HOMA-IR, triglycerides, total cholesterol, and LDL-cholesterol, and lower levels of HDL-cholesterol and adiponectin than lean men. Overweight/obese men showed higher proportion of stearic acid and lower proportion of oleic acid in serum phospholipids. Additionally, overweight/obese individuals showed higher fat intake and lower ratio of polyunsaturated fatty acids to saturated fatty acids. We identified three lyso-phosphatidylcholine (lysoPC) as potential plasma markers and confirmed eight known metabolites for overweight/obesity men. Especially, overweight/obese subjects showed higher levels of lysoPC C14:0 and lysoPC C18:0 and lower levels of lysoPC C18:1 than lean subjects. Results confirmed abnormal metabolism of two branched-chain amino acids, two aromatic amino acids, and fatty acid synthesis and oxidation in overweight/obese men. Additionally, the amount of dietary saturated fat may influence the proportion of saturated fatty acids in serum phospholipids and the degree of saturation of the constituent acyl group of plasma lysoPC.","DOI":"10.1021/pr100101p","ISSN":"1535-3907","note":"PMID: 20560578","journalAbbreviation":"J. Proteome Res.","language":"eng","author":[{"family":"Kim","given":"Ji Young"},{"family":"Park","given":"Ju Yeon"},{"family":"Kim","given":"Oh Yoen"},{"family":"Ham","given":"Bo Mi"},{"family":"Kim","given":"Hyun-Jin"},{"family":"Kwon","given":"Dae Young"},{"family":"Jang","given":"Yangsoo"},{"family":"Lee","given":"Jong Ho"}],"issued":{"date-parts":[["2010",9,3]]},"PMID":"20560578"}}],"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Kim et al., 2010)</w:t>
            </w:r>
            <w:r>
              <w:rPr>
                <w:rFonts w:ascii="Times New Roman" w:hAnsi="Times New Roman"/>
                <w:sz w:val="24"/>
                <w:szCs w:val="24"/>
              </w:rPr>
              <w:fldChar w:fldCharType="end"/>
            </w:r>
          </w:p>
        </w:tc>
      </w:tr>
      <w:tr w:rsidR="00C76797" w:rsidRPr="0043265E" w:rsidTr="00C76797">
        <w:trPr>
          <w:trHeight w:val="62"/>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Inc. in </w:t>
            </w:r>
            <w:r>
              <w:rPr>
                <w:rFonts w:ascii="Times New Roman" w:hAnsi="Times New Roman"/>
                <w:sz w:val="24"/>
                <w:szCs w:val="24"/>
              </w:rPr>
              <w:t>T2D</w:t>
            </w:r>
            <w:r w:rsidRPr="0043265E">
              <w:rPr>
                <w:rFonts w:ascii="Times New Roman" w:hAnsi="Times New Roman"/>
                <w:sz w:val="24"/>
                <w:szCs w:val="24"/>
              </w:rPr>
              <w:t xml:space="preserve"> adult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q6mo67737","properties":{"formattedCitation":"{\\rtf (Villarreal-P\\uc0\\u233{}rez et al., 2014)}","plainCitation":"(Villarreal-Pérez et al., 2014)"},"citationItems":[{"id":2866,"uris":["http://zotero.org/users/local/uX3qe6Q2/items/DFB58X5Z"],"uri":["http://zotero.org/users/local/uX3qe6Q2/items/DFB58X5Z"],"itemData":{"id":2866,"type":"article-journal","title":"Plasma and urine metabolic profiles are reflective of altered beta-oxidation in non-diabetic obese subjects and patients with type 2 diabetes mellitus","container-title":"Diabetology &amp; Metabolic Syndrome","page":"129","volume":"6","issue":"1","source":"link.springer.com","abstract":"ObjectivesThe two primary pathophysiological characteristics of patients with type 2 diabetes mellitus (T2DM) are insulin resistance (IR) and beta cell dysfunction. It has been proposed that the development of IR is secondary to the accumulation of triacylglycerols and fatty acids in the muscle and liver, which is in turn thought to be secondary to an enzymatic defect in mitochondrial beta-oxidation. The purpose of the present study was to analyze the molecules of intermediary metabolism to determine if an alteration in mitochondrial function exists in T2DM patients and, if so, to determine whether this alteration is caused by excess nutrients or an enzymatic defect.Design and methodsSeventy-seven subjects were recruited and divided into four groups (21 T2DM patients, 17 non-diabetic overweight/obese subjects, 20 offspring of T2DM patients, and 19 healthy subjects). Anthropometric parameters were determined by air plethysmography, and biochemical and metabolic parameters were measured, including 31 acylcarnitines (ACs) and 13 amino acids quantified by MS/MS and 67 organic acids measured by GC/MS.ResultsPatients with T2DM showed elevation of short-chain ACs (C2, C4), a glycogenic amino acid (valine), a glycogenic and ketogenic amino acid (tyrosine), and a ketogenic amino acid (leucine) as well as altered excretion of dicarboxylic acids. T2DM offspring with abnormal glucose tolerance test GTT showed increased levels of C16. Subjects in the obese group who were dysglycemic also showed altered urinary excretion of dicarboxylic acids and lower levels of a long-chain AC (C14:2).ConclusionsThese results suggest that mitochondrial beta-oxidation is altered in T2DM patients and that the alteration is most likely caused by nutrient overload through a different pathway from that observed in obese subjects.","DOI":"10.1186/1758-5996-6-129","ISSN":"1758-5996","journalAbbreviation":"Diabetol Metab Syndr","language":"en","author":[{"family":"Villarreal-Pérez","given":"Jesús Zacarías"},{"family":"Villarreal-Martínez","given":"Jesús Zacarías"},{"family":"Lavalle-González","given":"Fernando Javier"},{"family":"Torres-Sepúlveda","given":"María del Rosario"},{"family":"Ruiz-Herrera","given":"Consuelo"},{"family":"Cerda-Flores","given":"Ricardo Martín"},{"family":"Castillo-García","given":"Erik Rubén"},{"family":"Rodríguez-Sánchez","given":"Irám Pablo"},{"family":"Villarreal","given":"Laura Elia Martínez","dropping-particle":"de"}],"issued":{"date-parts":[["2014",12,1]]}}}],"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szCs w:val="24"/>
              </w:rPr>
              <w:t>(Villarreal-Pérez et al., 2014)</w:t>
            </w:r>
            <w:r>
              <w:rPr>
                <w:rFonts w:ascii="Times New Roman" w:hAnsi="Times New Roman"/>
                <w:sz w:val="24"/>
                <w:szCs w:val="24"/>
              </w:rPr>
              <w:fldChar w:fldCharType="end"/>
            </w:r>
          </w:p>
        </w:tc>
      </w:tr>
      <w:tr w:rsidR="00C76797" w:rsidRPr="0043265E" w:rsidTr="00C76797">
        <w:trPr>
          <w:trHeight w:val="62"/>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Inc. in incident </w:t>
            </w:r>
            <w:r>
              <w:rPr>
                <w:rFonts w:ascii="Times New Roman" w:hAnsi="Times New Roman"/>
                <w:sz w:val="24"/>
                <w:szCs w:val="24"/>
              </w:rPr>
              <w:t>T2D</w:t>
            </w:r>
            <w:r w:rsidRPr="0043265E">
              <w:rPr>
                <w:rFonts w:ascii="Times New Roman" w:hAnsi="Times New Roman"/>
                <w:sz w:val="24"/>
                <w:szCs w:val="24"/>
              </w:rPr>
              <w:t xml:space="preserve"> adults</w:t>
            </w:r>
          </w:p>
        </w:tc>
        <w:tc>
          <w:tcPr>
            <w:tcW w:w="4136" w:type="dxa"/>
            <w:tcBorders>
              <w:top w:val="single" w:sz="4" w:space="0" w:color="auto"/>
              <w:left w:val="nil"/>
              <w:bottom w:val="single" w:sz="4" w:space="0" w:color="auto"/>
              <w:right w:val="single" w:sz="4" w:space="0" w:color="auto"/>
            </w:tcBorders>
            <w:hideMark/>
          </w:tcPr>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rj3bor7or","properties":{"formattedCitation":"(Wang et al., 2011)","plainCitation":"(Wang et al., 2011)"},"citationItems":[{"id":2342,"uris":["http://zotero.org/users/local/uX3qe6Q2/items/53WF48MV"],"uri":["http://zotero.org/users/local/uX3qe6Q2/items/53WF48MV"],"itemData":{"id":2342,"type":"article-journal","title":"Metabolite profiles and the risk of developing diabetes","container-title":"Nature Medicine","page":"448-453","volume":"17","issue":"4","source":"www.nature.com","abstract":"Emerging technologies allow the high-throughput profiling of metabolic status from a blood specimen (metabolomics). We investigated whether metabolite profiles could predict the development of diabetes. Among 2,422 normoglycemic individuals followed for 12 years, 201 developed diabetes. Amino acids, amines and other polar metabolites were profiled in baseline specimens by liquid chromatography–tandem mass spectrometry (LC-MS). Cases and controls were matched for age, body mass index and fasting glucose. Five branched-chain and aromatic amino acids had highly significant associations with future diabetes: isoleucine, leucine, valine, tyrosine and phenylalanine. A combination of three amino acids predicted future diabetes (with a more than fivefold higher risk for individuals in top quartile). The results were replicated in an independent, prospective cohort. These findings underscore the potential key role of amino acid metabolism early in the pathogenesis of diabetes and suggest that amino acid profiles could aid in diabetes risk assessment.","DOI":"10.1038/nm.2307","ISSN":"1078-8956","journalAbbreviation":"Nat Med","language":"en","author":[{"family":"Wang","given":"Thomas J."},{"family":"Larson","given":"Martin G."},{"family":"Vasan","given":"Ramachandran S."},{"family":"Cheng","given":"Susan"},{"family":"Rhee","given":"Eugene P."},{"family":"McCabe","given":"Elizabeth"},{"family":"Lewis","given":"Gregory D."},{"family":"Fox","given":"Caroline S."},{"family":"Jacques","given":"Paul F."},{"family":"Fernandez","given":"Céline"},{"family":"O'Donnell","given":"Christopher J."},{"family":"Carr","given":"Stephen A."},{"family":"Mootha","given":"Vamsi K."},{"family":"Florez","given":"Jose C."},{"family":"Souza","given":"Amanda"},{"family":"Melander","given":"Olle"},{"family":"Clish","given":"Clary B."},{"family":"Gerszten","given":"Robert E."}],"issued":{"date-parts":[["2011",4]]}}}],"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Wang et al., 2011)</w:t>
            </w:r>
            <w:r>
              <w:rPr>
                <w:rFonts w:ascii="Times New Roman" w:hAnsi="Times New Roman"/>
                <w:sz w:val="24"/>
                <w:szCs w:val="24"/>
              </w:rPr>
              <w:fldChar w:fldCharType="end"/>
            </w:r>
          </w:p>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vapksjeik","properties":{"formattedCitation":"(Yamakado et al., 2015)","plainCitation":"(Yamakado et al., 2015)"},"citationItems":[{"id":2614,"uris":["http://zotero.org/users/local/uX3qe6Q2/items/KPGB6G4I"],"uri":["http://zotero.org/users/local/uX3qe6Q2/items/KPGB6G4I"],"itemData":{"id":2614,"type":"article-journal","title":"Plasma Free Amino Acid Profiles Predict Four-Year Risk of Developing Diabetes, Metabolic Syndrome, Dyslipidemia, and Hypertension in Japanese Population","container-title":"Scientific Reports","page":"11918","volume":"5","source":"www.nature.com","abstract":"Plasma free amino acid (PFAA) profile is highlighted in its association with visceral obesity and hyperinsulinemia, and future diabetes. Indeed PFAA profiling potentially can evaluate individuals’ future risks of developing lifestyle-related diseases, in addition to diabetes.","DOI":"10.1038/srep11918","ISSN":"2045-2322","language":"en","author":[{"family":"Yamakado","given":"Minoru"},{"family":"Nagao","given":"Kenji"},{"family":"Imaizumi","given":"Akira"},{"family":"Tani","given":"Mizuki"},{"family":"Toda","given":"Akiko"},{"family":"Tanaka","given":"Takayuki"},{"family":"Jinzu","given":"Hiroko"},{"family":"Miyano","given":"Hiroshi"},{"family":"Yamamoto","given":"Hiroshi"},{"family":"Daimon","given":"Takashi"},{"family":"Horimoto","given":"Katsuhisa"},{"family":"Ishizaka","given":"Yuko"}],"issued":{"date-parts":[["2015",7,9]]}}}],"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w:t>
            </w:r>
            <w:proofErr w:type="spellStart"/>
            <w:r w:rsidRPr="00140599">
              <w:rPr>
                <w:rFonts w:ascii="Times New Roman" w:hAnsi="Times New Roman"/>
                <w:sz w:val="24"/>
              </w:rPr>
              <w:t>Yamakado</w:t>
            </w:r>
            <w:proofErr w:type="spellEnd"/>
            <w:r w:rsidRPr="00140599">
              <w:rPr>
                <w:rFonts w:ascii="Times New Roman" w:hAnsi="Times New Roman"/>
                <w:sz w:val="24"/>
              </w:rPr>
              <w:t xml:space="preserve"> et al., 2015)</w:t>
            </w:r>
            <w:r>
              <w:rPr>
                <w:rFonts w:ascii="Times New Roman" w:hAnsi="Times New Roman"/>
                <w:sz w:val="24"/>
                <w:szCs w:val="24"/>
              </w:rPr>
              <w:fldChar w:fldCharType="end"/>
            </w:r>
          </w:p>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c6uhk8fqe","properties":{"formattedCitation":"(Qiu et al., 2016)","plainCitation":"(Qiu et al., 2016)"},"citationItems":[{"id":2860,"uris":["http://zotero.org/users/local/uX3qe6Q2/items/MMVFG75B"],"uri":["http://zotero.org/users/local/uX3qe6Q2/items/MMVFG75B"],"itemData":{"id":2860,"type":"article-journal","title":"Plasma metabolomics identified novel metabolites associated with risk of type 2 diabetes in two prospective cohorts of Chinese adults","container-title":"International Journal of Epidemiology","page":"1507-1516","volume":"45","issue":"5","source":"academic.oup.com","DOI":"10.1093/ije/dyw221","ISSN":"0300-5771","journalAbbreviation":"Int J Epidemiol","author":[{"family":"Qiu","given":"Gaokun"},{"family":"Zheng","given":"Yan"},{"family":"Wang","given":"Hao"},{"family":"Sun","given":"Jie"},{"family":"Ma","given":"Hongxia"},{"family":"Xiao","given":"Yang"},{"family":"Li","given":"Yizhun"},{"family":"Yuan","given":"Yu"},{"family":"Yang","given":"Handong"},{"family":"Li","given":"Xiulou"},{"family":"Min","given":"Xinwen"},{"family":"Zhang","given":"Ce"},{"family":"Xu","given":"Chengwei"},{"family":"Jiang","given":"Yue"},{"family":"Zhang","given":"Xiaomin"},{"family":"He","given":"Meian"},{"family":"Yang","given":"Ming"},{"family":"Hu","given":"Zhibin"},{"family":"Tang","given":"Huiru"},{"family":"Shen","given":"Hongbing"},{"family":"Hu","given":"Frank B."},{"family":"Pan","given":"An"},{"family":"Wu","given":"Tangchun"}],"issued":{"date-parts":[["2016",10,1]]}}}],"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w:t>
            </w:r>
            <w:proofErr w:type="spellStart"/>
            <w:r w:rsidRPr="00140599">
              <w:rPr>
                <w:rFonts w:ascii="Times New Roman" w:hAnsi="Times New Roman"/>
                <w:sz w:val="24"/>
              </w:rPr>
              <w:t>Qiu</w:t>
            </w:r>
            <w:proofErr w:type="spellEnd"/>
            <w:r w:rsidRPr="00140599">
              <w:rPr>
                <w:rFonts w:ascii="Times New Roman" w:hAnsi="Times New Roman"/>
                <w:sz w:val="24"/>
              </w:rPr>
              <w:t xml:space="preserve"> et al., 2016)</w:t>
            </w:r>
            <w:r>
              <w:rPr>
                <w:rFonts w:ascii="Times New Roman" w:hAnsi="Times New Roman"/>
                <w:sz w:val="24"/>
                <w:szCs w:val="24"/>
              </w:rPr>
              <w:fldChar w:fldCharType="end"/>
            </w:r>
          </w:p>
        </w:tc>
      </w:tr>
      <w:tr w:rsidR="00C76797" w:rsidRPr="0043265E" w:rsidTr="00C76797">
        <w:trPr>
          <w:trHeight w:val="62"/>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Inc. in incident </w:t>
            </w:r>
            <w:r>
              <w:rPr>
                <w:rFonts w:ascii="Times New Roman" w:hAnsi="Times New Roman"/>
                <w:sz w:val="24"/>
                <w:szCs w:val="24"/>
              </w:rPr>
              <w:t>T2D</w:t>
            </w:r>
            <w:r w:rsidRPr="0043265E">
              <w:rPr>
                <w:rFonts w:ascii="Times New Roman" w:hAnsi="Times New Roman"/>
                <w:sz w:val="24"/>
                <w:szCs w:val="24"/>
              </w:rPr>
              <w:t xml:space="preserve"> European and S. Asian adult male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94hggc88p","properties":{"formattedCitation":"(Tillin et al., 2015)","plainCitation":"(Tillin et al., 2015)"},"citationItems":[{"id":2863,"uris":["http://zotero.org/users/local/uX3qe6Q2/items/A8TVHG3J"],"uri":["http://zotero.org/users/local/uX3qe6Q2/items/A8TVHG3J"],"itemData":{"id":2863,"type":"article-journal","title":"Diabetes risk and amino acid profiles: cross-sectional and prospective analyses of ethnicity, amino acids and diabetes in a South Asian and European cohort from the SABRE (Southall And Brent REvisited) Study","container-title":"Diabetologia","page":"968-979","volume":"58","issue":"5","source":"link.springer.com","abstract":"Aims/hypothesisSouth Asian individuals have an increased risk of diabetes compared with Europeans that is unexplained by obesity and traditional or established metabolic measures. Circulating amino acids (AAs) may provide additional explanatory insights. In a unique cohort of European and South Asian men, we compared cross-sectional associations between AAs, metabolic and obesity traits, and longitudinal associations with incident diabetes.MethodsNuclear magnetic spectroscopy was used to measure the baseline (1988–1991) levels of nine AAs in serum samples from a British population-based cohort of 1,279 European and 1,007 South Asian non-diabetic men aged 40–69 years. Follow-up was complete for 19 years in 801 European and 643 South Asian participants.ResultsThe serum concentrations of isoleucine, phenylalanine, tyrosine and alanine were significantly higher in South Asian men, while cross-sectional correlations of AAs with glycaemia and insulin resistance were similar in the two ethnic groups. However, most AAs were less strongly correlated with measures of obesity in the South Asian participants. Diabetes developed in 227 (35%) South Asian and 113 (14%) European men. Stronger adverse associations were observed between branched chain and aromatic AAs and incident diabetes in South Asian men. Tyrosine was a particularly strong predictor of incident diabetes in South Asian individuals, even after adjustment for metabolic risk factors, including obesity and insulin resistance (adjusted OR for a 1 SD increment, 1.47, 95% CI 1.17,1.85, p = 0.001) compared with Europeans (OR 1.10, 0.87, 1.39, p = 0.4; p = 0.045 for ethnicity × tyrosine interaction).Conclusions/interpretationBranched chain and aromatic AAs, particularly tyrosine, may be a focus for identifying novel aetiological mechanisms and potential treatment targets for diabetes in South Asian populations and may contribute to their excess risk of diabetes.","DOI":"10.1007/s00125-015-3517-8","ISSN":"0012-186X, 1432-0428","shortTitle":"Diabetes risk and amino acid profiles","journalAbbreviation":"Diabetologia","language":"en","author":[{"family":"Tillin","given":"Therese"},{"family":"Hughes","given":"Alun D."},{"family":"Wang","given":"Qin"},{"family":"Würtz","given":"Peter"},{"family":"Ala-Korpela","given":"Mika"},{"family":"Sattar","given":"Naveed"},{"family":"Forouhi","given":"Nita G."},{"family":"Godsland","given":"Ian F."},{"family":"Eastwood","given":"Sophie V."},{"family":"McKeigue","given":"Paul M."},{"family":"Chaturvedi","given":"Nish"}],"issued":{"date-parts":[["2015",5,1]]}}}],"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w:t>
            </w:r>
            <w:proofErr w:type="spellStart"/>
            <w:r w:rsidRPr="00140599">
              <w:rPr>
                <w:rFonts w:ascii="Times New Roman" w:hAnsi="Times New Roman"/>
                <w:sz w:val="24"/>
              </w:rPr>
              <w:t>Tillin</w:t>
            </w:r>
            <w:proofErr w:type="spellEnd"/>
            <w:r w:rsidRPr="00140599">
              <w:rPr>
                <w:rFonts w:ascii="Times New Roman" w:hAnsi="Times New Roman"/>
                <w:sz w:val="24"/>
              </w:rPr>
              <w:t xml:space="preserve"> et al., 2015)</w:t>
            </w:r>
            <w:r>
              <w:rPr>
                <w:rFonts w:ascii="Times New Roman" w:hAnsi="Times New Roman"/>
                <w:sz w:val="24"/>
                <w:szCs w:val="24"/>
              </w:rPr>
              <w:fldChar w:fldCharType="end"/>
            </w:r>
          </w:p>
        </w:tc>
      </w:tr>
      <w:tr w:rsidR="00C76797" w:rsidRPr="0043265E" w:rsidTr="00C76797">
        <w:trPr>
          <w:trHeight w:val="50"/>
        </w:trPr>
        <w:tc>
          <w:tcPr>
            <w:tcW w:w="2785" w:type="dxa"/>
            <w:vMerge w:val="restart"/>
            <w:tcBorders>
              <w:top w:val="single" w:sz="4" w:space="0" w:color="auto"/>
              <w:left w:val="single" w:sz="4" w:space="0" w:color="auto"/>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Valine</w:t>
            </w: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Inc. in obese adults</w:t>
            </w:r>
          </w:p>
        </w:tc>
        <w:tc>
          <w:tcPr>
            <w:tcW w:w="4136" w:type="dxa"/>
            <w:tcBorders>
              <w:top w:val="single" w:sz="4" w:space="0" w:color="auto"/>
              <w:left w:val="nil"/>
              <w:bottom w:val="single" w:sz="4" w:space="0" w:color="auto"/>
              <w:right w:val="single" w:sz="4" w:space="0" w:color="auto"/>
            </w:tcBorders>
            <w:hideMark/>
          </w:tcPr>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bu8n4c4md","properties":{"formattedCitation":"(Felig, Marliss &amp; Cahill, 1969)","plainCitation":"(Felig, Marliss &amp; Cahill, 1969)"},"citationItems":[{"id":2395,"uris":["http://zotero.org/users/local/uX3qe6Q2/items/SPE8D5FN"],"uri":["http://zotero.org/users/local/uX3qe6Q2/items/SPE8D5FN"],"itemData":{"id":2395,"type":"article-journal","title":"Plasma amino acid levels and insulin secretion in obesity","container-title":"New England Journal of Medicine","page":"811-816","volume":"281","issue":"15","source":"Taylor and Francis+NEJM","abstract":"ABERRATIONS in glucose utilization1 and in lipolytic mechanisms2 and diminished responsiveness to exogenous insulin3 , 4 have been well documented in obesity. In addition, since the advent of the immunoassay technic,5 increased secretion of immunoreactive insulin has been repeatedly demonstrated in overweight subjects.6 7 8 Although it has been known for 40 years that insulin can lower plasma amino acid levels9 and occupies a central role in protein as well as carbohydrate and fat metabolism,10 little information is available regarding plasma amino acids in obesity. The importance of determining amino acid levels in a situation characterized by hyperinsulinemia is underscored by the recent demonstration . . .","DOI":"10.1056/NEJM196910092811503","ISSN":"0028-4793","note":"PMID: 5809519","author":[{"family":"Felig","given":"Philip"},{"family":"Marliss","given":"Errol"},{"family":"Cahill","given":"George F. Jr."}],"issued":{"date-parts":[["1969",10,9]]},"PMID":"5809519"}}],"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w:t>
            </w:r>
            <w:proofErr w:type="spellStart"/>
            <w:r w:rsidRPr="00140599">
              <w:rPr>
                <w:rFonts w:ascii="Times New Roman" w:hAnsi="Times New Roman"/>
                <w:sz w:val="24"/>
              </w:rPr>
              <w:t>Felig</w:t>
            </w:r>
            <w:proofErr w:type="spellEnd"/>
            <w:r w:rsidRPr="00140599">
              <w:rPr>
                <w:rFonts w:ascii="Times New Roman" w:hAnsi="Times New Roman"/>
                <w:sz w:val="24"/>
              </w:rPr>
              <w:t xml:space="preserve">, </w:t>
            </w:r>
            <w:proofErr w:type="spellStart"/>
            <w:r w:rsidRPr="00140599">
              <w:rPr>
                <w:rFonts w:ascii="Times New Roman" w:hAnsi="Times New Roman"/>
                <w:sz w:val="24"/>
              </w:rPr>
              <w:t>Marliss</w:t>
            </w:r>
            <w:proofErr w:type="spellEnd"/>
            <w:r w:rsidRPr="00140599">
              <w:rPr>
                <w:rFonts w:ascii="Times New Roman" w:hAnsi="Times New Roman"/>
                <w:sz w:val="24"/>
              </w:rPr>
              <w:t xml:space="preserve"> &amp; Cahill, 1969)</w:t>
            </w:r>
            <w:r>
              <w:rPr>
                <w:rFonts w:ascii="Times New Roman" w:hAnsi="Times New Roman"/>
                <w:sz w:val="24"/>
                <w:szCs w:val="24"/>
              </w:rPr>
              <w:fldChar w:fldCharType="end"/>
            </w:r>
          </w:p>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60e7rraat","properties":{"formattedCitation":"(Jeevanandam, Ramias &amp; Schiller, 1991)","plainCitation":"(Jeevanandam, Ramias &amp; Schiller, 1991)"},"citationItems":[{"id":1275,"uris":["http://zotero.org/users/local/uX3qe6Q2/items/57UEXJ43"],"uri":["http://zotero.org/users/local/uX3qe6Q2/items/57UEXJ43"],"itemData":{"id":1275,"type":"article-journal","title":"Altered plasma free amino acid levels in obese traumatized man","container-title":"Metabolism: Clinical and Experimental","page":"385-390","volume":"40","issue":"4","source":"PubMed","abstract":"Obesity is a major nutritional disorder that produces many abnormal metabolic responses. The effect of injury-induced stresses acting synergistically with the state of excessive body fat is not well known. Plasma levels of circulating free amino acids reflect the net status of protein breakdown and utilization. Hypoaminoacidemia is a common finding in severe injury and its significance in obese subjects was investigated. We measured in 10 obese (body mass index [BMI] greater than 30) and 10 non-obese (BMI less than 30) traumatized (Injury Severity Score [ISS] 17 to 50) patients, the plasma levels of free amino acids in the early \"flow\" phase of injury when subjects were receiving maintenance fluids without calories or nitrogen. Postabsorptive control samples were obtained from 10 obese and 10 non-obese volunteers. Obese controls showed an increase in valine, leucine, isoleucine, and glutamic acid levels, and a decrease in glycine, tryptophan, threonine, histidine, taurine, citrulline, and cystine levels compared with lean controls. Hypoaminoacidemia was equally seen in traumatized obese and non-obese patients, and it was mainly due to a 24% decrease in nonessential amino acids. Remarkably, essential amino acid levels were the same in all groups. Arginine and ornithine levels were significantly different in traumatized obese compared with non-obese patients. The hypoglycinemia seen in non-obese trauma patients was absent in obese patients. The changes in levels of sulphur-containing amino acids also suggest that monitoring of these levels should be included in the nutritional management of obese trauma patients.","ISSN":"0026-0495","note":"PMID: 2011079","journalAbbreviation":"Metab. Clin. Exp.","language":"eng","author":[{"family":"Jeevanandam","given":"M."},{"family":"Ramias","given":"L."},{"family":"Schiller","given":"W. R."}],"issued":{"date-parts":[["1991",4]]},"PMID":"2011079"}}],"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w:t>
            </w:r>
            <w:proofErr w:type="spellStart"/>
            <w:r w:rsidRPr="00140599">
              <w:rPr>
                <w:rFonts w:ascii="Times New Roman" w:hAnsi="Times New Roman"/>
                <w:sz w:val="24"/>
              </w:rPr>
              <w:t>Jeevanandam</w:t>
            </w:r>
            <w:proofErr w:type="spellEnd"/>
            <w:r w:rsidRPr="00140599">
              <w:rPr>
                <w:rFonts w:ascii="Times New Roman" w:hAnsi="Times New Roman"/>
                <w:sz w:val="24"/>
              </w:rPr>
              <w:t xml:space="preserve">, </w:t>
            </w:r>
            <w:proofErr w:type="spellStart"/>
            <w:r w:rsidRPr="00140599">
              <w:rPr>
                <w:rFonts w:ascii="Times New Roman" w:hAnsi="Times New Roman"/>
                <w:sz w:val="24"/>
              </w:rPr>
              <w:t>Ramias</w:t>
            </w:r>
            <w:proofErr w:type="spellEnd"/>
            <w:r w:rsidRPr="00140599">
              <w:rPr>
                <w:rFonts w:ascii="Times New Roman" w:hAnsi="Times New Roman"/>
                <w:sz w:val="24"/>
              </w:rPr>
              <w:t xml:space="preserve"> &amp; Schiller, 1991)</w:t>
            </w:r>
            <w:r>
              <w:rPr>
                <w:rFonts w:ascii="Times New Roman" w:hAnsi="Times New Roman"/>
                <w:sz w:val="24"/>
                <w:szCs w:val="24"/>
              </w:rPr>
              <w:fldChar w:fldCharType="end"/>
            </w:r>
          </w:p>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q91tq56ch","properties":{"formattedCitation":"(Newgard et al., 2009)","plainCitation":"(Newgard et al., 2009)"},"citationItems":[{"id":1073,"uris":["http://zotero.org/users/local/uX3qe6Q2/items/3IM628ZI"],"uri":["http://zotero.org/users/local/uX3qe6Q2/items/3IM628ZI"],"itemData":{"id":1073,"type":"article-journal","title":"A branched-chain amino acid-related metabolic signature that differentiates obese and lean humans and contributes to insulin resistance","container-title":"Cell Metabolism","page":"311-326","volume":"9","issue":"4","source":"PubMed","abstract":"Metabolomic profiling of obese versus lean humans reveals a branched-chain amino acid (BCAA)-related metabolite signature that is suggestive of increased catabolism of BCAA and correlated with insulin resistance. To test its impact on metabolic homeostasis, we fed rats on high-fat (HF), HF with supplemented BCAA (HF/BCAA), or standard chow (SC) diets. Despite having reduced food intake and a low rate of weight gain equivalent to the SC group, HF/BCAA rats were as insulin resistant as HF rats. Pair-feeding of HF diet to match the HF/BCAA animals or BCAA addition to SC diet did not cause insulin resistance. Insulin resistance induced by HF/BCAA feeding was accompanied by chronic phosphorylation of mTOR, JNK, and IRS1Ser307 and by accumulation of multiple acylcarnitines in muscle, and it was reversed by the mTOR inhibitor, rapamycin. Our findings show that in the context of a dietary pattern that includes high fat consumption, BCAA contributes to development of obesity-associated insulin resistance.","DOI":"10.1016/j.cmet.2009.02.002","ISSN":"1932-7420","note":"PMID: 19356713\nPMCID: PMC3640280","journalAbbreviation":"Cell Metab.","language":"eng","author":[{"family":"Newgard","given":"Christopher B."},{"family":"An","given":"Jie"},{"family":"Bain","given":"James R."},{"family":"Muehlbauer","given":"Michael J."},{"family":"Stevens","given":"Robert D."},{"family":"Lien","given":"Lillian F."},{"family":"Haqq","given":"Andrea M."},{"family":"Shah","given":"Svati H."},{"family":"Arlotto","given":"Michelle"},{"family":"Slentz","given":"Cris A."},{"family":"Rochon","given":"James"},{"family":"Gallup","given":"Dianne"},{"family":"Ilkayeva","given":"Olga"},{"family":"Wenner","given":"Brett R."},{"family":"Yancy","given":"William S."},{"family":"Eisenson","given":"Howard"},{"family":"Musante","given":"Gerald"},{"family":"Surwit","given":"Richard S."},{"family":"Millington","given":"David S."},{"family":"Butler","given":"Mark D."},{"family":"Svetkey","given":"Laura P."}],"issued":{"date-parts":[["2009",4]]},"PMID":"19356713","PMCID":"PMC3640280"}}],"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w:t>
            </w:r>
            <w:proofErr w:type="spellStart"/>
            <w:r w:rsidRPr="00140599">
              <w:rPr>
                <w:rFonts w:ascii="Times New Roman" w:hAnsi="Times New Roman"/>
                <w:sz w:val="24"/>
              </w:rPr>
              <w:t>Newgard</w:t>
            </w:r>
            <w:proofErr w:type="spellEnd"/>
            <w:r w:rsidRPr="00140599">
              <w:rPr>
                <w:rFonts w:ascii="Times New Roman" w:hAnsi="Times New Roman"/>
                <w:sz w:val="24"/>
              </w:rPr>
              <w:t xml:space="preserve"> et al., 2009)</w:t>
            </w:r>
            <w:r>
              <w:rPr>
                <w:rFonts w:ascii="Times New Roman" w:hAnsi="Times New Roman"/>
                <w:sz w:val="24"/>
                <w:szCs w:val="24"/>
              </w:rPr>
              <w:fldChar w:fldCharType="end"/>
            </w:r>
          </w:p>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5q2na8ti1","properties":{"formattedCitation":"(Kim et al., 2010)","plainCitation":"(Kim et al., 2010)"},"citationItems":[{"id":1413,"uris":["http://zotero.org/users/local/uX3qe6Q2/items/DQBQASBG"],"uri":["http://zotero.org/users/local/uX3qe6Q2/items/DQBQASBG"],"itemData":{"id":1413,"type":"article-journal","title":"Metabolic profiling of plasma in overweight/obese and lean men using ultra performance liquid chromatography and Q-TOF mass spectrometry (UPLC-Q-TOF MS)","container-title":"Journal of Proteome Research","page":"4368-4375","volume":"9","issue":"9","source":"PubMed","abstract":"Obesity is currently epidemic in many countries worldwide and is strongly related to diabetes and cardiovascular disease. This study investigated the differences in metabolomic profiling between overweight/obese and normal-weight men. Overweight/obese (n=30) and age-matched, normal-weight men (n=30) were included. Anthropometric parameters, conventional metabolites, and biomarkers were measured. Metabolomic profiling was analyzed with UPLC-Q-TOF MS. Overweight/obese men showed higher levels of HOMA-IR, triglycerides, total cholesterol, and LDL-cholesterol, and lower levels of HDL-cholesterol and adiponectin than lean men. Overweight/obese men showed higher proportion of stearic acid and lower proportion of oleic acid in serum phospholipids. Additionally, overweight/obese individuals showed higher fat intake and lower ratio of polyunsaturated fatty acids to saturated fatty acids. We identified three lyso-phosphatidylcholine (lysoPC) as potential plasma markers and confirmed eight known metabolites for overweight/obesity men. Especially, overweight/obese subjects showed higher levels of lysoPC C14:0 and lysoPC C18:0 and lower levels of lysoPC C18:1 than lean subjects. Results confirmed abnormal metabolism of two branched-chain amino acids, two aromatic amino acids, and fatty acid synthesis and oxidation in overweight/obese men. Additionally, the amount of dietary saturated fat may influence the proportion of saturated fatty acids in serum phospholipids and the degree of saturation of the constituent acyl group of plasma lysoPC.","DOI":"10.1021/pr100101p","ISSN":"1535-3907","note":"PMID: 20560578","journalAbbreviation":"J. Proteome Res.","language":"eng","author":[{"family":"Kim","given":"Ji Young"},{"family":"Park","given":"Ju Yeon"},{"family":"Kim","given":"Oh Yoen"},{"family":"Ham","given":"Bo Mi"},{"family":"Kim","given":"Hyun-Jin"},{"family":"Kwon","given":"Dae Young"},{"family":"Jang","given":"Yangsoo"},{"family":"Lee","given":"Jong Ho"}],"issued":{"date-parts":[["2010",9,3]]},"PMID":"20560578"}}],"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Kim et al., 2010)</w:t>
            </w:r>
            <w:r>
              <w:rPr>
                <w:rFonts w:ascii="Times New Roman" w:hAnsi="Times New Roman"/>
                <w:sz w:val="24"/>
                <w:szCs w:val="24"/>
              </w:rPr>
              <w:fldChar w:fldCharType="end"/>
            </w:r>
          </w:p>
        </w:tc>
      </w:tr>
      <w:tr w:rsidR="00C76797" w:rsidRPr="0043265E" w:rsidTr="00C76797">
        <w:trPr>
          <w:trHeight w:val="50"/>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Inc. in </w:t>
            </w:r>
            <w:r>
              <w:rPr>
                <w:rFonts w:ascii="Times New Roman" w:hAnsi="Times New Roman"/>
                <w:sz w:val="24"/>
                <w:szCs w:val="24"/>
              </w:rPr>
              <w:t>T2D</w:t>
            </w:r>
            <w:r w:rsidRPr="0043265E">
              <w:rPr>
                <w:rFonts w:ascii="Times New Roman" w:hAnsi="Times New Roman"/>
                <w:sz w:val="24"/>
                <w:szCs w:val="24"/>
              </w:rPr>
              <w:t xml:space="preserve"> adults</w:t>
            </w:r>
          </w:p>
        </w:tc>
        <w:tc>
          <w:tcPr>
            <w:tcW w:w="4136" w:type="dxa"/>
            <w:tcBorders>
              <w:top w:val="single" w:sz="4" w:space="0" w:color="auto"/>
              <w:left w:val="nil"/>
              <w:bottom w:val="single" w:sz="4" w:space="0" w:color="auto"/>
              <w:right w:val="single" w:sz="4" w:space="0" w:color="auto"/>
            </w:tcBorders>
            <w:hideMark/>
          </w:tcPr>
          <w:p w:rsidR="00C76797"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vjnghadst","properties":{"formattedCitation":"(Suhre et al., 2010)","plainCitation":"(Suhre et al., 2010)"},"citationItems":[{"id":2722,"uris":["http://zotero.org/users/local/uX3qe6Q2/items/CZ8M67U5"],"uri":["http://zotero.org/users/local/uX3qe6Q2/items/CZ8M67U5"],"itemData":{"id":2722,"type":"article-journal","title":"Metabolic footprint of diabetes: A multiplatform metabolomics study in an epidemiological setting","container-title":"PLoS ONE","volume":"5","issue":"11","source":"PubMed Central","abstract":"Background\nMetabolomics is the rapidly evolving field of the comprehensive measurement of ideally all endogenous metabolites in a biological fluid. However, no single analytic technique covers the entire spectrum of the human metabolome. Here we present results from a multiplatform study, in which we investigate what kind of results can presently be obtained in the field of diabetes research when combining metabolomics data collected on a complementary set of analytical platforms in the framework of an epidemiological study.\n\nMethodology/Principal Findings\n40 individuals with self-reported diabetes and 60 controls (male, over 54 years) were randomly selected from the participants of the population-based KORA (Cooperative Health Research in the Region of Augsburg) study, representing an extensively phenotyped sample of the general German population. Concentrations of over 420 unique small molecules were determined in overnight-fasting blood using three different techniques, covering nuclear magnetic resonance and tandem mass spectrometry. Known biomarkers of diabetes could be replicated by this multiple metabolomic platform approach, including sugar metabolites (1,5-anhydroglucoitol), ketone bodies (3-hydroxybutyrate), and branched chain amino acids. In some cases, diabetes-related medication can be detected (pioglitazone, salicylic acid).\n\nConclusions/Significance\nOur study depicts the promising potential of metabolomics in diabetes research by identification of a series of known and also novel, deregulated metabolites that associate with diabetes. Key observations include perturbations of metabolic pathways linked to kidney dysfunction (3-indoxyl sulfate), lipid metabolism (glycerophospholipids, free fatty acids), and interaction with the gut microflora (bile acids). Our study suggests that metabolic markers hold the potential to detect diabetes-related complications already under sub-clinical conditions in the general population.","URL":"http://www.ncbi.nlm.nih.gov/pmc/articles/PMC2978704/","DOI":"10.1371/journal.pone.0013953","ISSN":"1932-6203","note":"PMID: 21085649\nPMCID: PMC2978704","shortTitle":"Metabolic Footprint of Diabetes","journalAbbreviation":"PLoS One","author":[{"family":"Suhre","given":"Karsten"},{"family":"Meisinger","given":"Christa"},{"family":"Döring","given":"Angela"},{"family":"Altmaier","given":"Elisabeth"},{"family":"Belcredi","given":"Petra"},{"family":"Gieger","given":"Christian"},{"family":"Chang","given":"David"},{"family":"Milburn","given":"Michael V."},{"family":"Gall","given":"Walter E."},{"family":"Weinberger","given":"Klaus M."},{"family":"Mewes","given":"Hans-Werner"},{"family":"Hrabé de Angelis","given":"Martin"},{"family":"Wichmann","given":"H.-Erich"},{"family":"Kronenberg","given":"Florian"},{"family":"Adamski","given":"Jerzy"},{"family":"Illig","given":"Thomas"}],"issued":{"date-parts":[["2010",11,11]]},"accessed":{"date-parts":[["2017",2,22]]},"PMID":"21085649","PMCID":"PMC2978704"}}],"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w:t>
            </w:r>
            <w:proofErr w:type="spellStart"/>
            <w:r w:rsidRPr="00140599">
              <w:rPr>
                <w:rFonts w:ascii="Times New Roman" w:hAnsi="Times New Roman"/>
                <w:sz w:val="24"/>
              </w:rPr>
              <w:t>Suhre</w:t>
            </w:r>
            <w:proofErr w:type="spellEnd"/>
            <w:r w:rsidRPr="00140599">
              <w:rPr>
                <w:rFonts w:ascii="Times New Roman" w:hAnsi="Times New Roman"/>
                <w:sz w:val="24"/>
              </w:rPr>
              <w:t xml:space="preserve"> et al., 2010)</w:t>
            </w:r>
            <w:r>
              <w:rPr>
                <w:rFonts w:ascii="Times New Roman" w:hAnsi="Times New Roman"/>
                <w:sz w:val="24"/>
                <w:szCs w:val="24"/>
              </w:rPr>
              <w:fldChar w:fldCharType="end"/>
            </w:r>
          </w:p>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K6if6XvR","properties":{"formattedCitation":"(Xu et al., 2013)","plainCitation":"(Xu et al., 2013)"},"citationItems":[{"id":1078,"uris":["http://zotero.org/users/local/uX3qe6Q2/items/8MFG5UFE"],"uri":["http://zotero.org/users/local/uX3qe6Q2/items/8MFG5UFE"],"itemData":{"id":1078,"type":"article-journal","title":"Metabolic signature shift in type 2 diabetes mellitus revealed by mass spectrometry-based metabolomics","container-title":"The Journal of Clinical Endocrinology and Metabolism","page":"E1060-1065","volume":"98","issue":"6","source":"PubMed","abstract":"OBJECTIVE: Metabolic profiling of small molecules offers a snapshot of physiological processes. To identify metabolic signatures associated with type 2 diabetes and impaired fasting glucose (IFG) beyond differences in glucose, we used mass spectrometry-based metabolic profiling.\nRESEARCH DESIGN AND METHODS: Individuals attending an institutional health screen were enrolled. IFG (n = 24) was defined as fasting glucose (FG) of 6.1 to 6.9 mmol/L and 2-hour post glucose load &lt;11.1 mmol/L or glycosylated hemoglobin &lt;6.5%, type 2 diabetes (n = 27), FG ≥7.0 mmol/L, or 2-hour post glucose load ≥11.1 mmol/L, or glycosylated hemoglobin ≥6.5%, and healthy controls (n = 60), FG &lt;6.1 mmol/L. Fasting serum metabolomes were profiled and compared using gas chromatography/mass spectrometry and liquid chromatography/mass spectrometry.\nRESULTS: Compared to healthy controls, those with IFG and type 2 diabetes had significantly raised fructose, α-hydroxybutyrate, alanine, proline, phenylalanine, glutamine, branched-chain amino acids (leucine, isoleucine, and valine), low carbon number lipids (myristic, palmitic, and stearic acid), and significantly reduced pyroglutamic acid, glycerophospohlipids, and sphingomyelins, even after adjusting for age, gender, and body mass index.\nCONCLUSIONS: Using 2 highly sensitive metabolomic techniques, we report distinct serum profile change of a wide range of metabolites from healthy persons to type 2 diabetes mellitus. Apart from glucose, IFG and diabetes mellitus are characterized by abnormalities in amino acid, fatty acids, glycerophospholipids, and sphingomyelin metabolism. These early broad-spectrum metabolic changes emphasize the complex abnormalities present in a disease defined mainly by elevated blood glucose levels.","DOI":"10.1210/jc.2012-4132","ISSN":"1945-7197","note":"PMID: 23633210","journalAbbreviation":"J. Clin. Endocrinol. Metab.","language":"eng","author":[{"family":"Xu","given":"Fengguo"},{"family":"Tavintharan","given":"Subramaniam"},{"family":"Sum","given":"Chee Fang"},{"family":"Woon","given":"Kaing"},{"family":"Lim","given":"Su Chi"},{"family":"Ong","given":"Choon Nam"}],"issued":{"date-parts":[["2013",6]]},"PMID":"23633210"}}],"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Xu et al., 2013)</w:t>
            </w:r>
            <w:r>
              <w:rPr>
                <w:rFonts w:ascii="Times New Roman" w:hAnsi="Times New Roman"/>
                <w:sz w:val="24"/>
                <w:szCs w:val="24"/>
              </w:rPr>
              <w:fldChar w:fldCharType="end"/>
            </w:r>
          </w:p>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50NkC6gu","properties":{"formattedCitation":"{\\rtf (Villarreal-P\\uc0\\u233{}rez et al., 2014)}","plainCitation":"(Villarreal-Pérez et al., 2014)"},"citationItems":[{"id":2866,"uris":["http://zotero.org/users/local/uX3qe6Q2/items/DFB58X5Z"],"uri":["http://zotero.org/users/local/uX3qe6Q2/items/DFB58X5Z"],"itemData":{"id":2866,"type":"article-journal","title":"Plasma and urine metabolic profiles are reflective of altered beta-oxidation in non-diabetic obese subjects and patients with type 2 diabetes mellitus","container-title":"Diabetology &amp; Metabolic Syndrome","page":"129","volume":"6","issue":"1","source":"link.springer.com","abstract":"ObjectivesThe two primary pathophysiological characteristics of patients with type 2 diabetes mellitus (T2DM) are insulin resistance (IR) and beta cell dysfunction. It has been proposed that the development of IR is secondary to the accumulation of triacylglycerols and fatty acids in the muscle and liver, which is in turn thought to be secondary to an enzymatic defect in mitochondrial beta-oxidation. The purpose of the present study was to analyze the molecules of intermediary metabolism to determine if an alteration in mitochondrial function exists in T2DM patients and, if so, to determine whether this alteration is caused by excess nutrients or an enzymatic defect.Design and methodsSeventy-seven subjects were recruited and divided into four groups (21 T2DM patients, 17 non-diabetic overweight/obese subjects, 20 offspring of T2DM patients, and 19 healthy subjects). Anthropometric parameters were determined by air plethysmography, and biochemical and metabolic parameters were measured, including 31 acylcarnitines (ACs) and 13 amino acids quantified by MS/MS and 67 organic acids measured by GC/MS.ResultsPatients with T2DM showed elevation of short-chain ACs (C2, C4), a glycogenic amino acid (valine), a glycogenic and ketogenic amino acid (tyrosine), and a ketogenic amino acid (leucine) as well as altered excretion of dicarboxylic acids. T2DM offspring with abnormal glucose tolerance test GTT showed increased levels of C16. Subjects in the obese group who were dysglycemic also showed altered urinary excretion of dicarboxylic acids and lower levels of a long-chain AC (C14:2).ConclusionsThese results suggest that mitochondrial beta-oxidation is altered in T2DM patients and that the alteration is most likely caused by nutrient overload through a different pathway from that observed in obese subjects.","DOI":"10.1186/1758-5996-6-129","ISSN":"1758-5996","journalAbbreviation":"Diabetol Metab Syndr","language":"en","author":[{"family":"Villarreal-Pérez","given":"Jesús Zacarías"},{"family":"Villarreal-Martínez","given":"Jesús Zacarías"},{"family":"Lavalle-González","given":"Fernando Javier"},{"family":"Torres-Sepúlveda","given":"María del Rosario"},{"family":"Ruiz-Herrera","given":"Consuelo"},{"family":"Cerda-Flores","given":"Ricardo Martín"},{"family":"Castillo-García","given":"Erik Rubén"},{"family":"Rodríguez-Sánchez","given":"Irám Pablo"},{"family":"Villarreal","given":"Laura Elia Martínez","dropping-particle":"de"}],"issued":{"date-parts":[["2014",12,1]]}}}],"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szCs w:val="24"/>
              </w:rPr>
              <w:t>(Villarreal-Pérez et al., 2014)</w:t>
            </w:r>
            <w:r>
              <w:rPr>
                <w:rFonts w:ascii="Times New Roman" w:hAnsi="Times New Roman"/>
                <w:sz w:val="24"/>
                <w:szCs w:val="24"/>
              </w:rPr>
              <w:fldChar w:fldCharType="end"/>
            </w:r>
          </w:p>
        </w:tc>
      </w:tr>
      <w:tr w:rsidR="00C76797" w:rsidRPr="0043265E" w:rsidTr="00C76797">
        <w:trPr>
          <w:trHeight w:val="50"/>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Dec. in </w:t>
            </w:r>
            <w:r>
              <w:rPr>
                <w:rFonts w:ascii="Times New Roman" w:hAnsi="Times New Roman"/>
                <w:sz w:val="24"/>
                <w:szCs w:val="24"/>
              </w:rPr>
              <w:t>T2D</w:t>
            </w:r>
            <w:r w:rsidRPr="0043265E">
              <w:rPr>
                <w:rFonts w:ascii="Times New Roman" w:hAnsi="Times New Roman"/>
                <w:sz w:val="24"/>
                <w:szCs w:val="24"/>
              </w:rPr>
              <w:t xml:space="preserve"> adult female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2ngv1d0fjt","properties":{"formattedCitation":"(Menni et al., 2013)","plainCitation":"(Menni et al., 2013)"},"citationItems":[{"id":2851,"uris":["http://zotero.org/users/local/uX3qe6Q2/items/5M54FFM7"],"uri":["http://zotero.org/users/local/uX3qe6Q2/items/5M54FFM7"],"itemData":{"id":2851,"type":"article-journal","title":"Biomarkers for Type 2 Diabetes and Impaired Fasting Glucose Using a Nontargeted Metabolomics Approach","container-title":"Diabetes","page":"4270-4276","volume":"62","issue":"12","source":"diabetes.diabetesjournals.org","abstract":"Using a nontargeted metabolomics approach of 447 fasting plasma metabolites, we searched for novel molecular markers that arise before and after hyperglycemia in a large population-based cohort of 2,204 females (115 type 2 diabetic [T2D] case subjects, 192 individuals with impaired fasting glucose [IFG], and 1,897 control subjects) from TwinsUK. Forty-two metabolites from three major fuel sources (carbohydrates, lipids, and proteins) were found to significantly correlate with T2D after adjusting for multiple testing; of these, 22 were previously reported as associated with T2D or insulin resistance. Fourteen metabolites were found to be associated with IFG. Among the metabolites identified, the branched-chain keto-acid metabolite 3-methyl-2-oxovalerate was the strongest predictive biomarker for IFG after glucose (odds ratio [OR] 1.65 [95% CI 1.39–1.95], P = 8.46 × 10−9) and was moderately heritable (h2 = 0.20). The association was replicated in an independent population (n = 720, OR 1.68 [ 1.34–2.11], P = 6.52 × 10−6) and validated in 189 twins with urine metabolomics taken at the same time as plasma (OR 1.87 [1.27–2.75], P = 1 × 10−3). Results confirm an important role for catabolism of branched-chain amino acids in T2D and IFG. In conclusion, this T2D-IFG biomarker study has surveyed the broadest panel of nontargeted metabolites to date, revealing both novel and known associated metabolites and providing potential novel targets for clinical prediction and a deeper understanding of causal mechanisms.","DOI":"10.2337/db13-0570","ISSN":"0012-1797, 1939-327X","note":"PMID: 23884885","language":"en","author":[{"family":"Menni","given":"Cristina"},{"family":"Fauman","given":"Eric"},{"family":"Erte","given":"Idil"},{"family":"Perry","given":"John R. B."},{"family":"Kastenmüller","given":"Gabi"},{"family":"Shin","given":"So-Youn"},{"family":"Petersen","given":"Ann-Kristin"},{"family":"Hyde","given":"Craig"},{"family":"Psatha","given":"Maria"},{"family":"Ward","given":"Kirsten J."},{"family":"Yuan","given":"Wei"},{"family":"Milburn","given":"Mike"},{"family":"Palmer","given":"Colin N. A."},{"family":"Frayling","given":"Timothy M."},{"family":"Trimmer","given":"Jeff"},{"family":"Bell","given":"Jordana T."},{"family":"Gieger","given":"Christian"},{"family":"Mohney","given":"Rob P."},{"family":"Brosnan","given":"Mary Julia"},{"family":"Suhre","given":"Karsten"},{"family":"Soranzo","given":"Nicole"},{"family":"Spector","given":"Tim D."}],"issued":{"date-parts":[["2013",12,1]]},"PMID":"23884885"}}],"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w:t>
            </w:r>
            <w:proofErr w:type="spellStart"/>
            <w:r w:rsidRPr="00140599">
              <w:rPr>
                <w:rFonts w:ascii="Times New Roman" w:hAnsi="Times New Roman"/>
                <w:sz w:val="24"/>
              </w:rPr>
              <w:t>Menni</w:t>
            </w:r>
            <w:proofErr w:type="spellEnd"/>
            <w:r w:rsidRPr="00140599">
              <w:rPr>
                <w:rFonts w:ascii="Times New Roman" w:hAnsi="Times New Roman"/>
                <w:sz w:val="24"/>
              </w:rPr>
              <w:t xml:space="preserve"> et al., 2013)</w:t>
            </w:r>
            <w:r>
              <w:rPr>
                <w:rFonts w:ascii="Times New Roman" w:hAnsi="Times New Roman"/>
                <w:sz w:val="24"/>
                <w:szCs w:val="24"/>
              </w:rPr>
              <w:fldChar w:fldCharType="end"/>
            </w:r>
          </w:p>
        </w:tc>
      </w:tr>
      <w:tr w:rsidR="00C76797" w:rsidRPr="0043265E" w:rsidTr="00C76797">
        <w:trPr>
          <w:trHeight w:val="50"/>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Inc. in incident </w:t>
            </w:r>
            <w:r>
              <w:rPr>
                <w:rFonts w:ascii="Times New Roman" w:hAnsi="Times New Roman"/>
                <w:sz w:val="24"/>
                <w:szCs w:val="24"/>
              </w:rPr>
              <w:t>T2D</w:t>
            </w:r>
            <w:r w:rsidRPr="0043265E">
              <w:rPr>
                <w:rFonts w:ascii="Times New Roman" w:hAnsi="Times New Roman"/>
                <w:sz w:val="24"/>
                <w:szCs w:val="24"/>
              </w:rPr>
              <w:t xml:space="preserve"> adult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2fccufb3n5","properties":{"formattedCitation":"(Wang et al., 2011)","plainCitation":"(Wang et al., 2011)"},"citationItems":[{"id":2342,"uris":["http://zotero.org/users/local/uX3qe6Q2/items/53WF48MV"],"uri":["http://zotero.org/users/local/uX3qe6Q2/items/53WF48MV"],"itemData":{"id":2342,"type":"article-journal","title":"Metabolite profiles and the risk of developing diabetes","container-title":"Nature Medicine","page":"448-453","volume":"17","issue":"4","source":"www.nature.com","abstract":"Emerging technologies allow the high-throughput profiling of metabolic status from a blood specimen (metabolomics). We investigated whether metabolite profiles could predict the development of diabetes. Among 2,422 normoglycemic individuals followed for 12 years, 201 developed diabetes. Amino acids, amines and other polar metabolites were profiled in baseline specimens by liquid chromatography–tandem mass spectrometry (LC-MS). Cases and controls were matched for age, body mass index and fasting glucose. Five branched-chain and aromatic amino acids had highly significant associations with future diabetes: isoleucine, leucine, valine, tyrosine and phenylalanine. A combination of three amino acids predicted future diabetes (with a more than fivefold higher risk for individuals in top quartile). The results were replicated in an independent, prospective cohort. These findings underscore the potential key role of amino acid metabolism early in the pathogenesis of diabetes and suggest that amino acid profiles could aid in diabetes risk assessment.","DOI":"10.1038/nm.2307","ISSN":"1078-8956","journalAbbreviation":"Nat Med","language":"en","author":[{"family":"Wang","given":"Thomas J."},{"family":"Larson","given":"Martin G."},{"family":"Vasan","given":"Ramachandran S."},{"family":"Cheng","given":"Susan"},{"family":"Rhee","given":"Eugene P."},{"family":"McCabe","given":"Elizabeth"},{"family":"Lewis","given":"Gregory D."},{"family":"Fox","given":"Caroline S."},{"family":"Jacques","given":"Paul F."},{"family":"Fernandez","given":"Céline"},{"family":"O'Donnell","given":"Christopher J."},{"family":"Carr","given":"Stephen A."},{"family":"Mootha","given":"Vamsi K."},{"family":"Florez","given":"Jose C."},{"family":"Souza","given":"Amanda"},{"family":"Melander","given":"Olle"},{"family":"Clish","given":"Clary B."},{"family":"Gerszten","given":"Robert E."}],"issued":{"date-parts":[["2011",4]]}}}],"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Wang et al., 2011)</w:t>
            </w:r>
            <w:r>
              <w:rPr>
                <w:rFonts w:ascii="Times New Roman" w:hAnsi="Times New Roman"/>
                <w:sz w:val="24"/>
                <w:szCs w:val="24"/>
              </w:rPr>
              <w:fldChar w:fldCharType="end"/>
            </w:r>
          </w:p>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ss1ebm70k","properties":{"formattedCitation":"(Palmer et al., 2015)","plainCitation":"(Palmer et al., 2015)"},"citationItems":[{"id":2855,"uris":["http://zotero.org/users/local/uX3qe6Q2/items/243MRPS3"],"uri":["http://zotero.org/users/local/uX3qe6Q2/items/243MRPS3"],"itemData":{"id":2855,"type":"article-journal","title":"Metabolomic profile associated with insulin resistance and conversion to diabetes in the Insulin Resistance Atherosclerosis Study","container-title":"The Journal of Clinical Endocrinology and Metabolism","page":"E463-468","volume":"100","issue":"3","source":"PubMed","abstract":"CONTEXT: Metabolomic profiling of amino acids and acylcarnitines has revealed consistent patterns associated with metabolic disease.\nOBJECTIVE: This study used metabolomic profiling to identify analytes associated with insulin sensitivity (SI) and conversion to type 2 diabetes (T2D).\nDESIGN: A multiethnic cohort from the Insulin Resistance Atherosclerosis Study.\nSETTING: Community-based.\nPATIENTS: A total of 196 subjects (European American, Hispanic, and African American) were selected to represent extremes of the SI distribution and conversion to T2D between baseline and followup exams.\nMAIN OUTCOME: Mass spectrometry-based profiling of 69 metabolites. Subjects participated in a frequently sampled i.v. glucose tolerance test to measure SI and acute insulin response. T2D status was determined by a 2-hour oral glucose tolerance test.\nRESULTS: Logistic regression analysis from 72 high and 75 low SI subjects revealed significantly decreased glycine and increased valine, leucine, phenylalanine, and combined glutamine and glutamate (P = .0079-7.7 × 10(-6)) in insulin-resistant subjects. Ethnic-stratified results were strongest in European Americans. Comparing amino acid profiles between subjects that converted to T2D (76 converters; 70 nonconverters) yielded a similar pattern of associations: decreased glycine and increased valine, leucine, and combined glutamine and glutamate (P = .016-.00010). Importantly, β-cell function as a covariate revealed a similar pattern of association.\nCONCLUSIONS: A distinct pattern of differences in amino acids were observed when comparing subjects with high and low levels of SI. This pattern was associated with conversion to T2D, remaining significant when accounting for β-cell function, emphasizing a link between this metabolic profile and insulin resistance. These results demonstrate a consistent metabolic signature associated with insulin resistance and conversion to T2D, providing potential insight into underlying mechanisms of disease pathogenesis.","DOI":"10.1210/jc.2014-2357","ISSN":"1945-7197","note":"PMID: 25423564\nPMCID: PMC4333040","journalAbbreviation":"J. Clin. Endocrinol. Metab.","language":"eng","author":[{"family":"Palmer","given":"Nicholette D."},{"family":"Stevens","given":"Robert D."},{"family":"Antinozzi","given":"Peter A."},{"family":"Anderson","given":"Andrea"},{"family":"Bergman","given":"Richard N."},{"family":"Wagenknecht","given":"Lynne E."},{"family":"Newgard","given":"Christopher B."},{"family":"Bowden","given":"Donald W."}],"issued":{"date-parts":[["2015",3]]},"PMID":"25423564","PMCID":"PMC4333040"}}],"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Palmer et al., 2015)</w:t>
            </w:r>
            <w:r>
              <w:rPr>
                <w:rFonts w:ascii="Times New Roman" w:hAnsi="Times New Roman"/>
                <w:sz w:val="24"/>
                <w:szCs w:val="24"/>
              </w:rPr>
              <w:fldChar w:fldCharType="end"/>
            </w:r>
          </w:p>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hgp15bvj8","properties":{"formattedCitation":"(Yamakado et al., 2015)","plainCitation":"(Yamakado et al., 2015)"},"citationItems":[{"id":2614,"uris":["http://zotero.org/users/local/uX3qe6Q2/items/KPGB6G4I"],"uri":["http://zotero.org/users/local/uX3qe6Q2/items/KPGB6G4I"],"itemData":{"id":2614,"type":"article-journal","title":"Plasma Free Amino Acid Profiles Predict Four-Year Risk of Developing Diabetes, Metabolic Syndrome, Dyslipidemia, and Hypertension in Japanese Population","container-title":"Scientific Reports","page":"11918","volume":"5","source":"www.nature.com","abstract":"Plasma free amino acid (PFAA) profile is highlighted in its association with visceral obesity and hyperinsulinemia, and future diabetes. Indeed PFAA profiling potentially can evaluate individuals’ future risks of developing lifestyle-related diseases, in addition to diabetes.","DOI":"10.1038/srep11918","ISSN":"2045-2322","language":"en","author":[{"family":"Yamakado","given":"Minoru"},{"family":"Nagao","given":"Kenji"},{"family":"Imaizumi","given":"Akira"},{"family":"Tani","given":"Mizuki"},{"family":"Toda","given":"Akiko"},{"family":"Tanaka","given":"Takayuki"},{"family":"Jinzu","given":"Hiroko"},{"family":"Miyano","given":"Hiroshi"},{"family":"Yamamoto","given":"Hiroshi"},{"family":"Daimon","given":"Takashi"},{"family":"Horimoto","given":"Katsuhisa"},{"family":"Ishizaka","given":"Yuko"}],"issued":{"date-parts":[["2015",7,9]]}}}],"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w:t>
            </w:r>
            <w:proofErr w:type="spellStart"/>
            <w:r w:rsidRPr="00140599">
              <w:rPr>
                <w:rFonts w:ascii="Times New Roman" w:hAnsi="Times New Roman"/>
                <w:sz w:val="24"/>
              </w:rPr>
              <w:t>Yamakado</w:t>
            </w:r>
            <w:proofErr w:type="spellEnd"/>
            <w:r w:rsidRPr="00140599">
              <w:rPr>
                <w:rFonts w:ascii="Times New Roman" w:hAnsi="Times New Roman"/>
                <w:sz w:val="24"/>
              </w:rPr>
              <w:t xml:space="preserve"> et al., 2015)</w:t>
            </w:r>
            <w:r>
              <w:rPr>
                <w:rFonts w:ascii="Times New Roman" w:hAnsi="Times New Roman"/>
                <w:sz w:val="24"/>
                <w:szCs w:val="24"/>
              </w:rPr>
              <w:fldChar w:fldCharType="end"/>
            </w:r>
          </w:p>
          <w:p w:rsidR="00C76797" w:rsidRPr="0043265E" w:rsidRDefault="00C76797" w:rsidP="00C76797">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eUvBZKFX","properties":{"formattedCitation":"(Yu et al., 2016)","plainCitation":"(Yu et al., 2016)"},"citationItems":[{"id":2872,"uris":["http://zotero.org/users/local/uX3qe6Q2/items/RV6SWXZJ"],"uri":["http://zotero.org/users/local/uX3qe6Q2/items/RV6SWXZJ"],"itemData":{"id":2872,"type":"article-journal","title":"Plasma metabolomic profiles in association with type 2 diabetes risk and prevalence in Chinese adults","container-title":"Metabolomics: Official Journal of the Metabolomic Society","volume":"12","source":"PubMed","abstract":"Metabolomic studies have identified several metabolites associated with type 2 diabetes (T2D) in populations of European ancestry. East Asians, a population of particular susceptibility to T2D, were generally not included in previous studies. We examined the associations of plasma metabolites with risk and prevalence of T2D in 976 Chinese men and women (40-74 years of age) who were participants of two prospective cohort studies and had no cardiovascular disease or cancer at baseline. Sixty-eight prevalent and 73 incident T2D cases were included. Non-targeted metabolomics was conducted that detected 689 metabolites with known identities and 690 unknown metabolites. Multivariable logistic and Cox regressions were used to evaluate the associations of standardized metabolites with diabetes risk and prevalence. We identified 36 known metabolites and 10 unknown metabolites associated with prevalent and/or incident T2D at false discovery rate &lt;0.05. The known metabolites are involved in metabolic pathways of glycolysis/gluconeogenesis, branched-chain amino acids, other amino acids, fatty acids, glycerophospholipids, androgen, and bradykinin. Six metabolites showed independent associations with incident T2D: 1,5-anhydroglucitol, mannose, valine, 3-methoxytyrosine, docosapentaenoate (22:5n3), and bradykinin-hydroxy-pro(3). Each standard deviation increase in these metabolites was associated with a 40-150 % change in risk of developing diabetes (30-80 % after further adjustment for glucose). Risk prediction was significantly improved by adding these metabolites in addition to known T2D risk factors, including central obesity and glucose. These findings suggest that hexoses, branched-chain amino acids, and yet to be validated novel plasma metabolites may improve risk prediction and mechanistic understanding of T2D in Chinese populations.","DOI":"10.1007/s11306-015-0890-8","ISSN":"1573-3882","note":"PMID: 27840598\nPMCID: PMC5102259","journalAbbreviation":"Metabolomics","language":"eng","author":[{"family":"Yu","given":"Danxia"},{"family":"Moore","given":"Steven C."},{"family":"Matthews","given":"Charles E."},{"family":"Xiang","given":"Yong-Bing"},{"family":"Zhang","given":"Xianglan"},{"family":"Gao","given":"Yu-Tang"},{"family":"Zheng","given":"Wei"},{"family":"Shu","given":"Xiao-Ou"}],"issued":{"date-parts":[["2016",1]]},"PMID":"27840598","PMCID":"PMC5102259"}}],"schema":"https://github.com/citation-style-language/schema/raw/master/csl-citation.json"} </w:instrText>
            </w:r>
            <w:r>
              <w:rPr>
                <w:rFonts w:ascii="Times New Roman" w:hAnsi="Times New Roman"/>
                <w:sz w:val="24"/>
                <w:szCs w:val="24"/>
              </w:rPr>
              <w:fldChar w:fldCharType="separate"/>
            </w:r>
            <w:r w:rsidRPr="00140599">
              <w:rPr>
                <w:rFonts w:ascii="Times New Roman" w:hAnsi="Times New Roman"/>
                <w:sz w:val="24"/>
              </w:rPr>
              <w:t>(Yu et al., 2016)</w:t>
            </w:r>
            <w:r>
              <w:rPr>
                <w:rFonts w:ascii="Times New Roman" w:hAnsi="Times New Roman"/>
                <w:sz w:val="24"/>
                <w:szCs w:val="24"/>
              </w:rPr>
              <w:fldChar w:fldCharType="end"/>
            </w:r>
          </w:p>
        </w:tc>
      </w:tr>
      <w:tr w:rsidR="00C76797" w:rsidRPr="0043265E" w:rsidTr="00C76797">
        <w:trPr>
          <w:trHeight w:val="50"/>
        </w:trPr>
        <w:tc>
          <w:tcPr>
            <w:tcW w:w="2785" w:type="dxa"/>
            <w:vMerge/>
            <w:tcBorders>
              <w:top w:val="single" w:sz="4" w:space="0" w:color="auto"/>
              <w:left w:val="single" w:sz="4" w:space="0" w:color="auto"/>
              <w:bottom w:val="single" w:sz="4" w:space="0" w:color="auto"/>
              <w:right w:val="nil"/>
            </w:tcBorders>
            <w:vAlign w:val="center"/>
            <w:hideMark/>
          </w:tcPr>
          <w:p w:rsidR="00C76797" w:rsidRPr="0043265E" w:rsidRDefault="00C76797" w:rsidP="00C76797">
            <w:pPr>
              <w:rPr>
                <w:rFonts w:ascii="Times New Roman" w:hAnsi="Times New Roman"/>
                <w:sz w:val="24"/>
                <w:szCs w:val="24"/>
              </w:rPr>
            </w:pPr>
          </w:p>
        </w:tc>
        <w:tc>
          <w:tcPr>
            <w:tcW w:w="3780" w:type="dxa"/>
            <w:tcBorders>
              <w:top w:val="single" w:sz="4" w:space="0" w:color="auto"/>
              <w:left w:val="nil"/>
              <w:bottom w:val="single" w:sz="4" w:space="0" w:color="auto"/>
              <w:right w:val="nil"/>
            </w:tcBorders>
            <w:hideMark/>
          </w:tcPr>
          <w:p w:rsidR="00C76797" w:rsidRPr="0043265E" w:rsidRDefault="00C76797" w:rsidP="00C76797">
            <w:pPr>
              <w:rPr>
                <w:rFonts w:ascii="Times New Roman" w:hAnsi="Times New Roman"/>
                <w:sz w:val="24"/>
                <w:szCs w:val="24"/>
              </w:rPr>
            </w:pPr>
            <w:r w:rsidRPr="0043265E">
              <w:rPr>
                <w:rFonts w:ascii="Times New Roman" w:hAnsi="Times New Roman"/>
                <w:sz w:val="24"/>
                <w:szCs w:val="24"/>
              </w:rPr>
              <w:t xml:space="preserve">Inc. in incident </w:t>
            </w:r>
            <w:r>
              <w:rPr>
                <w:rFonts w:ascii="Times New Roman" w:hAnsi="Times New Roman"/>
                <w:sz w:val="24"/>
                <w:szCs w:val="24"/>
              </w:rPr>
              <w:t>T2D</w:t>
            </w:r>
            <w:r w:rsidRPr="0043265E">
              <w:rPr>
                <w:rFonts w:ascii="Times New Roman" w:hAnsi="Times New Roman"/>
                <w:sz w:val="24"/>
                <w:szCs w:val="24"/>
              </w:rPr>
              <w:t xml:space="preserve"> European and S. Asian adult males</w:t>
            </w:r>
          </w:p>
        </w:tc>
        <w:tc>
          <w:tcPr>
            <w:tcW w:w="4136" w:type="dxa"/>
            <w:tcBorders>
              <w:top w:val="single" w:sz="4" w:space="0" w:color="auto"/>
              <w:left w:val="nil"/>
              <w:bottom w:val="single" w:sz="4" w:space="0" w:color="auto"/>
              <w:right w:val="single" w:sz="4" w:space="0" w:color="auto"/>
            </w:tcBorders>
            <w:hideMark/>
          </w:tcPr>
          <w:p w:rsidR="00C76797" w:rsidRPr="0043265E" w:rsidRDefault="00C76797" w:rsidP="00C76797">
            <w:pPr>
              <w:keepNext/>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dvoi290pr","properties":{"formattedCitation":"(Tillin et al., 2015)","plainCitation":"(Tillin et al., 2015)"},"citationItems":[{"id":2863,"uris":["http://zotero.org/users/local/uX3qe6Q2/items/A8TVHG3J"],"uri":["http://zotero.org/users/local/uX3qe6Q2/items/A8TVHG3J"],"itemData":{"id":2863,"type":"article-journal","title":"Diabetes risk and amino acid profiles: cross-sectional and prospective analyses of ethnicity, amino acids and diabetes in a South Asian and European cohort from the SABRE (Southall And Brent REvisited) Study","container-title":"Diabetologia","page":"968-979","volume":"58","issue":"5","source":"link.springer.com","abstract":"Aims/hypothesisSouth Asian individuals have an increased risk of diabetes compared with Europeans that is unexplained by obesity and traditional or established metabolic measures. Circulating amino acids (AAs) may provide additional explanatory insights. In a unique cohort of European and South Asian men, we compared cross-sectional associations between AAs, metabolic and obesity traits, and longitudinal associations with incident diabetes.MethodsNuclear magnetic spectroscopy was used to measure the baseline (1988–1991) levels of nine AAs in serum samples from a British population-based cohort of 1,279 European and 1,007 South Asian non-diabetic men aged 40–69 years. Follow-up was complete for 19 years in 801 European and 643 South Asian participants.ResultsThe serum concentrations of isoleucine, phenylalanine, tyrosine and alanine were significantly higher in South Asian men, while cross-sectional correlations of AAs with glycaemia and insulin resistance were similar in the two ethnic groups. However, most AAs were less strongly correlated with measures of obesity in the South Asian participants. Diabetes developed in 227 (35%) South Asian and 113 (14%) European men. Stronger adverse associations were observed between branched chain and aromatic AAs and incident diabetes in South Asian men. Tyrosine was a particularly strong predictor of incident diabetes in South Asian individuals, even after adjustment for metabolic risk factors, including obesity and insulin resistance (adjusted OR for a 1 SD increment, 1.47, 95% CI 1.17,1.85, p = 0.001) compared with Europeans (OR 1.10, 0.87, 1.39, p = 0.4; p = 0.045 for ethnicity × tyrosine interaction).Conclusions/interpretationBranched chain and aromatic AAs, particularly tyrosine, may be a focus for identifying novel aetiological mechanisms and potential treatment targets for diabetes in South Asian populations and may contribute to their excess risk of diabetes.","DOI":"10.1007/s00125-015-3517-8","ISSN":"0012-186X, 1432-0428","shortTitle":"Diabetes risk and amino acid profiles","journalAbbreviation":"Diabetologia","language":"en","author":[{"family":"Tillin","given":"Therese"},{"family":"Hughes","given":"Alun D."},{"family":"Wang","given":"Qin"},{"family":"Würtz","given":"Peter"},{"family":"Ala-Korpela","given":"Mika"},{"family":"Sattar","given":"Naveed"},{"family":"Forouhi","given":"Nita G."},{"family":"Godsland","given":"Ian F."},{"family":"Eastwood","given":"Sophie V."},{"family":"McKeigue","given":"Paul M."},{"family":"Chaturvedi","given":"Nish"}],"issued":{"date-parts":[["2015",5,1]]}}}],"schema":"https://github.com/citation-style-language/schema/raw/master/csl-citation.json"} </w:instrText>
            </w:r>
            <w:r>
              <w:rPr>
                <w:rFonts w:ascii="Times New Roman" w:hAnsi="Times New Roman"/>
                <w:sz w:val="24"/>
                <w:szCs w:val="24"/>
              </w:rPr>
              <w:fldChar w:fldCharType="separate"/>
            </w:r>
            <w:r w:rsidRPr="00296281">
              <w:rPr>
                <w:rFonts w:ascii="Times New Roman" w:hAnsi="Times New Roman"/>
                <w:sz w:val="24"/>
              </w:rPr>
              <w:t>(</w:t>
            </w:r>
            <w:proofErr w:type="spellStart"/>
            <w:r w:rsidRPr="00296281">
              <w:rPr>
                <w:rFonts w:ascii="Times New Roman" w:hAnsi="Times New Roman"/>
                <w:sz w:val="24"/>
              </w:rPr>
              <w:t>Tillin</w:t>
            </w:r>
            <w:proofErr w:type="spellEnd"/>
            <w:r w:rsidRPr="00296281">
              <w:rPr>
                <w:rFonts w:ascii="Times New Roman" w:hAnsi="Times New Roman"/>
                <w:sz w:val="24"/>
              </w:rPr>
              <w:t xml:space="preserve"> et al., 2015)</w:t>
            </w:r>
            <w:r>
              <w:rPr>
                <w:rFonts w:ascii="Times New Roman" w:hAnsi="Times New Roman"/>
                <w:sz w:val="24"/>
                <w:szCs w:val="24"/>
              </w:rPr>
              <w:fldChar w:fldCharType="end"/>
            </w:r>
          </w:p>
        </w:tc>
      </w:tr>
    </w:tbl>
    <w:p w:rsidR="009536B4" w:rsidRDefault="00C76797"/>
    <w:sectPr w:rsidR="009536B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6797"/>
    <w:rsid w:val="007B447C"/>
    <w:rsid w:val="009724AA"/>
    <w:rsid w:val="00C767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30B8FE1-49E8-48C1-918A-59A4D39C32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679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3">
    <w:name w:val="Table Grid3"/>
    <w:basedOn w:val="TableNormal"/>
    <w:next w:val="TableGrid"/>
    <w:uiPriority w:val="39"/>
    <w:rsid w:val="00C7679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C767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38443</Words>
  <Characters>219128</Characters>
  <Application>Microsoft Office Word</Application>
  <DocSecurity>0</DocSecurity>
  <Lines>1826</Lines>
  <Paragraphs>5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0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bert, Diane</dc:creator>
  <cp:keywords/>
  <dc:description/>
  <cp:lastModifiedBy>Libert, Diane</cp:lastModifiedBy>
  <cp:revision>1</cp:revision>
  <dcterms:created xsi:type="dcterms:W3CDTF">2018-06-08T20:03:00Z</dcterms:created>
  <dcterms:modified xsi:type="dcterms:W3CDTF">2018-06-08T20:04:00Z</dcterms:modified>
</cp:coreProperties>
</file>